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69130178" w:displacedByCustomXml="next"/>
    <w:sdt>
      <w:sdtPr>
        <w:id w:val="319082286"/>
        <w:docPartObj>
          <w:docPartGallery w:val="Cover Pages"/>
          <w:docPartUnique/>
        </w:docPartObj>
      </w:sdtPr>
      <w:sdtContent>
        <w:p w14:paraId="4806F1FF" w14:textId="4FBC652D" w:rsidR="0083137C" w:rsidRDefault="0083137C"/>
        <w:tbl>
          <w:tblPr>
            <w:tblpPr w:leftFromText="187" w:rightFromText="187" w:horzAnchor="margin" w:tblpXSpec="center" w:tblpY="2881"/>
            <w:tblW w:w="4000" w:type="pct"/>
            <w:tblBorders>
              <w:left w:val="single" w:sz="12" w:space="0" w:color="4F81BD" w:themeColor="accent1"/>
            </w:tblBorders>
            <w:tblCellMar>
              <w:left w:w="144" w:type="dxa"/>
              <w:right w:w="115" w:type="dxa"/>
            </w:tblCellMar>
            <w:tblLook w:val="04A0" w:firstRow="1" w:lastRow="0" w:firstColumn="1" w:lastColumn="0" w:noHBand="0" w:noVBand="1"/>
          </w:tblPr>
          <w:tblGrid>
            <w:gridCol w:w="7210"/>
          </w:tblGrid>
          <w:tr w:rsidR="0083137C" w14:paraId="0D4C846B" w14:textId="77777777">
            <w:sdt>
              <w:sdtPr>
                <w:rPr>
                  <w:color w:val="365F91" w:themeColor="accent1" w:themeShade="BF"/>
                  <w:sz w:val="24"/>
                  <w:szCs w:val="24"/>
                </w:rPr>
                <w:alias w:val="Company"/>
                <w:id w:val="13406915"/>
                <w:placeholder>
                  <w:docPart w:val="96A796520C814EFB8CA213C76836132F"/>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4D7E9CA7" w14:textId="521E45F4" w:rsidR="0083137C" w:rsidRDefault="00F50D72">
                    <w:pPr>
                      <w:pStyle w:val="NoSpacing"/>
                      <w:rPr>
                        <w:color w:val="365F91" w:themeColor="accent1" w:themeShade="BF"/>
                        <w:sz w:val="24"/>
                      </w:rPr>
                    </w:pPr>
                    <w:r>
                      <w:rPr>
                        <w:color w:val="365F91" w:themeColor="accent1" w:themeShade="BF"/>
                        <w:sz w:val="24"/>
                        <w:szCs w:val="24"/>
                      </w:rPr>
                      <w:t>IAEA</w:t>
                    </w:r>
                  </w:p>
                </w:tc>
              </w:sdtContent>
            </w:sdt>
          </w:tr>
          <w:tr w:rsidR="0083137C" w14:paraId="23F42CC1" w14:textId="77777777">
            <w:tc>
              <w:tcPr>
                <w:tcW w:w="7672" w:type="dxa"/>
              </w:tcPr>
              <w:sdt>
                <w:sdtPr>
                  <w:rPr>
                    <w:rFonts w:asciiTheme="majorHAnsi" w:eastAsiaTheme="majorEastAsia" w:hAnsiTheme="majorHAnsi" w:cstheme="majorBidi" w:hint="eastAsia"/>
                    <w:color w:val="4F81BD" w:themeColor="accent1"/>
                    <w:sz w:val="88"/>
                    <w:szCs w:val="88"/>
                    <w:lang w:eastAsia="zh-CN"/>
                  </w:rPr>
                  <w:alias w:val="Title"/>
                  <w:id w:val="13406919"/>
                  <w:placeholder>
                    <w:docPart w:val="97633C38B1904B348A45E5D6454BBC25"/>
                  </w:placeholder>
                  <w:dataBinding w:prefixMappings="xmlns:ns0='http://schemas.openxmlformats.org/package/2006/metadata/core-properties' xmlns:ns1='http://purl.org/dc/elements/1.1/'" w:xpath="/ns0:coreProperties[1]/ns1:title[1]" w:storeItemID="{6C3C8BC8-F283-45AE-878A-BAB7291924A1}"/>
                  <w:text/>
                </w:sdtPr>
                <w:sdtContent>
                  <w:p w14:paraId="4B80B6DD" w14:textId="7B28511C" w:rsidR="0083137C" w:rsidRDefault="0083137C">
                    <w:pPr>
                      <w:pStyle w:val="NoSpacing"/>
                      <w:spacing w:line="216" w:lineRule="auto"/>
                      <w:rPr>
                        <w:rFonts w:asciiTheme="majorHAnsi" w:eastAsiaTheme="majorEastAsia" w:hAnsiTheme="majorHAnsi" w:cstheme="majorBidi"/>
                        <w:color w:val="4F81BD" w:themeColor="accent1"/>
                        <w:sz w:val="88"/>
                        <w:szCs w:val="88"/>
                      </w:rPr>
                    </w:pPr>
                    <w:r>
                      <w:rPr>
                        <w:rFonts w:asciiTheme="majorHAnsi" w:eastAsiaTheme="majorEastAsia" w:hAnsiTheme="majorHAnsi" w:cstheme="majorBidi" w:hint="eastAsia"/>
                        <w:color w:val="4F81BD" w:themeColor="accent1"/>
                        <w:sz w:val="88"/>
                        <w:szCs w:val="88"/>
                        <w:lang w:eastAsia="zh-CN"/>
                      </w:rPr>
                      <w:t xml:space="preserve">IAEA </w:t>
                    </w:r>
                    <w:r w:rsidR="00C8527C">
                      <w:rPr>
                        <w:rFonts w:asciiTheme="majorHAnsi" w:eastAsiaTheme="majorEastAsia" w:hAnsiTheme="majorHAnsi" w:cstheme="majorBidi" w:hint="eastAsia"/>
                        <w:color w:val="4F81BD" w:themeColor="accent1"/>
                        <w:sz w:val="88"/>
                        <w:szCs w:val="88"/>
                        <w:lang w:eastAsia="zh-CN"/>
                      </w:rPr>
                      <w:t xml:space="preserve">Extended Abstract </w:t>
                    </w:r>
                    <w:r>
                      <w:rPr>
                        <w:rFonts w:asciiTheme="majorHAnsi" w:eastAsiaTheme="majorEastAsia" w:hAnsiTheme="majorHAnsi" w:cstheme="majorBidi" w:hint="eastAsia"/>
                        <w:color w:val="4F81BD" w:themeColor="accent1"/>
                        <w:sz w:val="88"/>
                        <w:szCs w:val="88"/>
                        <w:lang w:eastAsia="zh-CN"/>
                      </w:rPr>
                      <w:t>Templ</w:t>
                    </w:r>
                    <w:r w:rsidR="0091152D">
                      <w:rPr>
                        <w:rFonts w:asciiTheme="majorHAnsi" w:eastAsiaTheme="majorEastAsia" w:hAnsiTheme="majorHAnsi" w:cstheme="majorBidi" w:hint="eastAsia"/>
                        <w:color w:val="4F81BD" w:themeColor="accent1"/>
                        <w:sz w:val="88"/>
                        <w:szCs w:val="88"/>
                        <w:lang w:eastAsia="zh-CN"/>
                      </w:rPr>
                      <w:t>a</w:t>
                    </w:r>
                    <w:r>
                      <w:rPr>
                        <w:rFonts w:asciiTheme="majorHAnsi" w:eastAsiaTheme="majorEastAsia" w:hAnsiTheme="majorHAnsi" w:cstheme="majorBidi" w:hint="eastAsia"/>
                        <w:color w:val="4F81BD" w:themeColor="accent1"/>
                        <w:sz w:val="88"/>
                        <w:szCs w:val="88"/>
                        <w:lang w:eastAsia="zh-CN"/>
                      </w:rPr>
                      <w:t>te</w:t>
                    </w:r>
                  </w:p>
                </w:sdtContent>
              </w:sdt>
            </w:tc>
          </w:tr>
          <w:tr w:rsidR="0083137C" w14:paraId="7DC076FA" w14:textId="77777777">
            <w:sdt>
              <w:sdtPr>
                <w:rPr>
                  <w:color w:val="365F91" w:themeColor="accent1" w:themeShade="BF"/>
                  <w:sz w:val="24"/>
                  <w:szCs w:val="24"/>
                </w:rPr>
                <w:alias w:val="Subtitle"/>
                <w:id w:val="13406923"/>
                <w:placeholder>
                  <w:docPart w:val="EB1AE3A2961D48DA8EF477DCAF44557E"/>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6965B43D" w14:textId="0E1614FF" w:rsidR="0083137C" w:rsidRDefault="00F50D72" w:rsidP="0083137C">
                    <w:pPr>
                      <w:pStyle w:val="NoSpacing"/>
                      <w:rPr>
                        <w:color w:val="365F91" w:themeColor="accent1" w:themeShade="BF"/>
                        <w:sz w:val="24"/>
                      </w:rPr>
                    </w:pPr>
                    <w:r>
                      <w:rPr>
                        <w:color w:val="365F91" w:themeColor="accent1" w:themeShade="BF"/>
                        <w:sz w:val="24"/>
                        <w:szCs w:val="24"/>
                      </w:rPr>
                      <w:t>Technical Meeting on Advanced Technology Fuels: Progress on their Design, Manufacturing, Experimentation, Irradiation, and Case Studies for their Industrialization, Safety Evaluation, and Future Prospects</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63"/>
          </w:tblGrid>
          <w:tr w:rsidR="0083137C" w14:paraId="0E4AB3CD" w14:textId="77777777">
            <w:tc>
              <w:tcPr>
                <w:tcW w:w="7221" w:type="dxa"/>
                <w:tcMar>
                  <w:top w:w="216" w:type="dxa"/>
                  <w:left w:w="115" w:type="dxa"/>
                  <w:bottom w:w="216" w:type="dxa"/>
                  <w:right w:w="115" w:type="dxa"/>
                </w:tcMar>
              </w:tcPr>
              <w:sdt>
                <w:sdtPr>
                  <w:rPr>
                    <w:color w:val="4F81BD" w:themeColor="accent1"/>
                    <w:sz w:val="28"/>
                    <w:szCs w:val="28"/>
                  </w:rPr>
                  <w:alias w:val="Author"/>
                  <w:id w:val="13406928"/>
                  <w:placeholder>
                    <w:docPart w:val="D7EC97C970064CF59A943C4B19D106DD"/>
                  </w:placeholder>
                  <w:dataBinding w:prefixMappings="xmlns:ns0='http://schemas.openxmlformats.org/package/2006/metadata/core-properties' xmlns:ns1='http://purl.org/dc/elements/1.1/'" w:xpath="/ns0:coreProperties[1]/ns1:creator[1]" w:storeItemID="{6C3C8BC8-F283-45AE-878A-BAB7291924A1}"/>
                  <w:text/>
                </w:sdtPr>
                <w:sdtContent>
                  <w:p w14:paraId="5BA14776" w14:textId="77825251" w:rsidR="0083137C" w:rsidRDefault="006428F4">
                    <w:pPr>
                      <w:pStyle w:val="NoSpacing"/>
                      <w:rPr>
                        <w:color w:val="4F81BD" w:themeColor="accent1"/>
                        <w:sz w:val="28"/>
                        <w:szCs w:val="28"/>
                      </w:rPr>
                    </w:pPr>
                    <w:r>
                      <w:rPr>
                        <w:color w:val="4F81BD" w:themeColor="accent1"/>
                        <w:sz w:val="28"/>
                        <w:szCs w:val="28"/>
                      </w:rPr>
                      <w:t>IAEA NFE TEAM</w:t>
                    </w:r>
                  </w:p>
                </w:sdtContent>
              </w:sdt>
              <w:sdt>
                <w:sdtPr>
                  <w:rPr>
                    <w:color w:val="4F81BD" w:themeColor="accent1"/>
                    <w:sz w:val="28"/>
                    <w:szCs w:val="28"/>
                  </w:rPr>
                  <w:alias w:val="Date"/>
                  <w:tag w:val="Date"/>
                  <w:id w:val="13406932"/>
                  <w:placeholder>
                    <w:docPart w:val="872E462139494F618794DB3137466050"/>
                  </w:placeholde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14:paraId="553F5069" w14:textId="5AC3BA2F" w:rsidR="0083137C" w:rsidRDefault="00ED01EC">
                    <w:pPr>
                      <w:pStyle w:val="NoSpacing"/>
                      <w:rPr>
                        <w:color w:val="4F81BD" w:themeColor="accent1"/>
                        <w:sz w:val="28"/>
                        <w:szCs w:val="28"/>
                      </w:rPr>
                    </w:pPr>
                    <w:r>
                      <w:rPr>
                        <w:rFonts w:hint="eastAsia"/>
                        <w:color w:val="4F81BD" w:themeColor="accent1"/>
                        <w:sz w:val="28"/>
                        <w:szCs w:val="28"/>
                        <w:lang w:eastAsia="zh-CN"/>
                      </w:rPr>
                      <w:t>Vienna, 202</w:t>
                    </w:r>
                    <w:r w:rsidR="00F96F17">
                      <w:rPr>
                        <w:color w:val="4F81BD" w:themeColor="accent1"/>
                        <w:sz w:val="28"/>
                        <w:szCs w:val="28"/>
                        <w:lang w:eastAsia="zh-CN"/>
                      </w:rPr>
                      <w:t>5</w:t>
                    </w:r>
                  </w:p>
                </w:sdtContent>
              </w:sdt>
              <w:p w14:paraId="78FC9E1D" w14:textId="77777777" w:rsidR="0083137C" w:rsidRDefault="0083137C">
                <w:pPr>
                  <w:pStyle w:val="NoSpacing"/>
                  <w:rPr>
                    <w:color w:val="4F81BD" w:themeColor="accent1"/>
                  </w:rPr>
                </w:pPr>
              </w:p>
            </w:tc>
          </w:tr>
        </w:tbl>
        <w:p w14:paraId="5600F7B6" w14:textId="77777777" w:rsidR="00E379A5" w:rsidRDefault="00E379A5">
          <w:pPr>
            <w:overflowPunct/>
            <w:autoSpaceDE/>
            <w:autoSpaceDN/>
            <w:adjustRightInd/>
            <w:textAlignment w:val="auto"/>
            <w:rPr>
              <w:rFonts w:ascii="Times New Roman Bold" w:hAnsi="Times New Roman Bold"/>
              <w:b/>
              <w:caps/>
              <w:sz w:val="24"/>
              <w:lang w:val="en-US"/>
            </w:rPr>
            <w:sectPr w:rsidR="00E379A5" w:rsidSect="00E379A5">
              <w:headerReference w:type="even" r:id="rId12"/>
              <w:headerReference w:type="default" r:id="rId13"/>
              <w:footerReference w:type="even" r:id="rId14"/>
              <w:footerReference w:type="default" r:id="rId15"/>
              <w:headerReference w:type="first" r:id="rId16"/>
              <w:footerReference w:type="first" r:id="rId17"/>
              <w:pgSz w:w="11907" w:h="16840" w:code="9"/>
              <w:pgMar w:top="1440" w:right="1440" w:bottom="1440" w:left="1440" w:header="539" w:footer="964" w:gutter="0"/>
              <w:pgNumType w:start="0"/>
              <w:cols w:space="720"/>
              <w:titlePg/>
              <w:docGrid w:linePitch="299"/>
            </w:sectPr>
          </w:pPr>
        </w:p>
        <w:p w14:paraId="1B69E1C5" w14:textId="4F479960" w:rsidR="0083137C" w:rsidRDefault="00000000">
          <w:pPr>
            <w:overflowPunct/>
            <w:autoSpaceDE/>
            <w:autoSpaceDN/>
            <w:adjustRightInd/>
            <w:textAlignment w:val="auto"/>
            <w:rPr>
              <w:rFonts w:ascii="Times New Roman Bold" w:hAnsi="Times New Roman Bold"/>
              <w:b/>
              <w:caps/>
              <w:sz w:val="24"/>
              <w:lang w:val="en-US"/>
            </w:rPr>
          </w:pPr>
        </w:p>
      </w:sdtContent>
    </w:sdt>
    <w:p w14:paraId="433FE03E" w14:textId="076D3678" w:rsidR="003B5E0E" w:rsidRPr="00A80359" w:rsidRDefault="00706B41" w:rsidP="006428F4">
      <w:pPr>
        <w:pStyle w:val="Title"/>
      </w:pPr>
      <w:r>
        <w:t xml:space="preserve">towards </w:t>
      </w:r>
      <w:r w:rsidR="00440AAB" w:rsidRPr="00440AAB">
        <w:t xml:space="preserve">RIA SIMULATIONS OF ATF FUEL IN LARGE AND SMALL MODULAR </w:t>
      </w:r>
      <w:proofErr w:type="gramStart"/>
      <w:r w:rsidR="00440AAB" w:rsidRPr="00440AAB">
        <w:t>WATER COOLED</w:t>
      </w:r>
      <w:proofErr w:type="gramEnd"/>
      <w:r w:rsidR="00440AAB" w:rsidRPr="00440AAB">
        <w:t xml:space="preserve"> REACTORS BY MEANS OF TRANSURANUS</w:t>
      </w:r>
    </w:p>
    <w:p w14:paraId="433FE03F" w14:textId="77777777" w:rsidR="00802381" w:rsidRDefault="00802381" w:rsidP="00537496">
      <w:pPr>
        <w:pStyle w:val="Authornameandaffiliation"/>
      </w:pPr>
    </w:p>
    <w:p w14:paraId="67250DE4" w14:textId="39D00F1E" w:rsidR="00003206" w:rsidRPr="00440AAB" w:rsidRDefault="00440AAB" w:rsidP="00003206">
      <w:pPr>
        <w:pStyle w:val="Authornameandaffiliation"/>
        <w:rPr>
          <w:lang w:val="de-DE"/>
        </w:rPr>
      </w:pPr>
      <w:r w:rsidRPr="00440AAB">
        <w:rPr>
          <w:lang w:val="de-DE"/>
        </w:rPr>
        <w:t xml:space="preserve">P. Van </w:t>
      </w:r>
      <w:proofErr w:type="spellStart"/>
      <w:r w:rsidRPr="00440AAB">
        <w:rPr>
          <w:lang w:val="de-DE"/>
        </w:rPr>
        <w:t>Uffelen</w:t>
      </w:r>
      <w:proofErr w:type="spellEnd"/>
      <w:r w:rsidRPr="00440AAB">
        <w:rPr>
          <w:lang w:val="de-DE"/>
        </w:rPr>
        <w:t xml:space="preserve">, Z. </w:t>
      </w:r>
      <w:proofErr w:type="spellStart"/>
      <w:r w:rsidRPr="00440AAB">
        <w:rPr>
          <w:lang w:val="de-DE"/>
        </w:rPr>
        <w:t>Soti</w:t>
      </w:r>
      <w:proofErr w:type="spellEnd"/>
      <w:r w:rsidRPr="00440AAB">
        <w:rPr>
          <w:lang w:val="de-DE"/>
        </w:rPr>
        <w:t>, A. Schubert, P</w:t>
      </w:r>
      <w:r w:rsidR="006428F4" w:rsidRPr="00440AAB">
        <w:rPr>
          <w:lang w:val="de-DE"/>
        </w:rPr>
        <w:t>. Aragón</w:t>
      </w:r>
      <w:r w:rsidR="00003206" w:rsidRPr="00440AAB">
        <w:rPr>
          <w:lang w:val="de-DE"/>
        </w:rPr>
        <w:t xml:space="preserve"> </w:t>
      </w:r>
    </w:p>
    <w:p w14:paraId="2AAFE484" w14:textId="77777777" w:rsidR="00003206" w:rsidRPr="00440AAB" w:rsidRDefault="00003206" w:rsidP="00537496">
      <w:pPr>
        <w:pStyle w:val="Authornameandaffiliation"/>
        <w:rPr>
          <w:lang w:val="de-DE"/>
        </w:rPr>
      </w:pPr>
    </w:p>
    <w:p w14:paraId="2EFA8EC7" w14:textId="7DE0C271" w:rsidR="00003206" w:rsidRPr="00FF386F" w:rsidRDefault="006428F4" w:rsidP="00003206">
      <w:pPr>
        <w:pStyle w:val="Authornameandaffiliation"/>
      </w:pPr>
      <w:r>
        <w:t>European Commission – Joint Research Centre</w:t>
      </w:r>
      <w:r w:rsidR="00003206">
        <w:t xml:space="preserve">, </w:t>
      </w:r>
      <w:r>
        <w:t>Karlsruhe</w:t>
      </w:r>
      <w:r w:rsidR="00003206" w:rsidRPr="00FF386F">
        <w:t xml:space="preserve">, </w:t>
      </w:r>
      <w:r>
        <w:t>Germany</w:t>
      </w:r>
    </w:p>
    <w:p w14:paraId="2C85048A" w14:textId="3290735F" w:rsidR="00003206" w:rsidRPr="00057715" w:rsidRDefault="00003206" w:rsidP="00003206">
      <w:pPr>
        <w:pStyle w:val="Authornameandaffiliation"/>
        <w:rPr>
          <w:lang w:val="en-IE"/>
        </w:rPr>
      </w:pPr>
    </w:p>
    <w:p w14:paraId="3F7D6C77" w14:textId="77777777" w:rsidR="00003206" w:rsidRPr="00057715" w:rsidRDefault="00003206" w:rsidP="00003206">
      <w:pPr>
        <w:pStyle w:val="Authornameandaffiliation"/>
        <w:rPr>
          <w:lang w:val="en-IE"/>
        </w:rPr>
      </w:pPr>
    </w:p>
    <w:p w14:paraId="2EA71BD6" w14:textId="5E761897" w:rsidR="00003206" w:rsidRDefault="008F4120" w:rsidP="00003206">
      <w:pPr>
        <w:pStyle w:val="Authornameandaffiliation"/>
      </w:pPr>
      <w:r>
        <w:t>C</w:t>
      </w:r>
      <w:r w:rsidR="00003206">
        <w:t>orresponding</w:t>
      </w:r>
      <w:r w:rsidR="00003206" w:rsidRPr="00003206">
        <w:t xml:space="preserve"> author</w:t>
      </w:r>
      <w:r w:rsidR="00003206">
        <w:t xml:space="preserve">: </w:t>
      </w:r>
      <w:r w:rsidR="006428F4">
        <w:t xml:space="preserve">P. </w:t>
      </w:r>
      <w:r w:rsidR="00440AAB">
        <w:t xml:space="preserve">Van </w:t>
      </w:r>
      <w:proofErr w:type="spellStart"/>
      <w:r w:rsidR="00440AAB">
        <w:t>Uffelen</w:t>
      </w:r>
      <w:proofErr w:type="spellEnd"/>
      <w:r>
        <w:t xml:space="preserve">, </w:t>
      </w:r>
      <w:r w:rsidR="00440AAB">
        <w:t>P</w:t>
      </w:r>
      <w:r w:rsidR="006428F4">
        <w:t>au</w:t>
      </w:r>
      <w:r w:rsidR="00440AAB">
        <w:t>l</w:t>
      </w:r>
      <w:r w:rsidR="006428F4">
        <w:t>.</w:t>
      </w:r>
      <w:r w:rsidR="00440AAB">
        <w:t>Van-Uffelen</w:t>
      </w:r>
      <w:r w:rsidR="006428F4">
        <w:t>@ec.europa.eu</w:t>
      </w:r>
    </w:p>
    <w:p w14:paraId="47497415" w14:textId="67F72CAF" w:rsidR="00003206" w:rsidRDefault="00003206" w:rsidP="00537496">
      <w:pPr>
        <w:pStyle w:val="Authornameandaffiliation"/>
      </w:pPr>
    </w:p>
    <w:bookmarkEnd w:id="0"/>
    <w:p w14:paraId="1044C962" w14:textId="78DFAFAE" w:rsidR="00152BAF" w:rsidRDefault="0013032C" w:rsidP="00152BAF">
      <w:pPr>
        <w:pStyle w:val="BodyText"/>
      </w:pPr>
      <w:r w:rsidRPr="004140C9">
        <w:rPr>
          <w:rStyle w:val="IntroductiontitleChar"/>
          <w:rFonts w:hint="eastAsia"/>
        </w:rPr>
        <w:t>INTRODUCTION:</w:t>
      </w:r>
      <w:r w:rsidR="004140C9">
        <w:rPr>
          <w:rStyle w:val="IntroductiontitleChar"/>
          <w:rFonts w:hint="eastAsia"/>
          <w:lang w:eastAsia="zh-CN"/>
        </w:rPr>
        <w:t xml:space="preserve"> </w:t>
      </w:r>
      <w:r w:rsidR="001D5217" w:rsidRPr="001D5217">
        <w:t xml:space="preserve">In the frame of various Euratom and other international projects, (enhanced) accident tolerant fuel properties (ATF) have been implemented in the TRANSURANUS fuel rod performance code of the JRC. The impact of ATF has been addressed in different studies by means of the TRANSURANUS code. In the first study the focused was on steady-state performance in a case of the coordinated research project FUMEX-II organized by the IAEA. In a second study, this was extended by means of a design accident base study in a small modular reactor of the </w:t>
      </w:r>
      <w:proofErr w:type="spellStart"/>
      <w:r w:rsidR="001D5217" w:rsidRPr="001D5217">
        <w:t>Nuscale</w:t>
      </w:r>
      <w:proofErr w:type="spellEnd"/>
      <w:r w:rsidR="001D5217" w:rsidRPr="001D5217">
        <w:t xml:space="preserve">-type in the frame of the </w:t>
      </w:r>
      <w:proofErr w:type="spellStart"/>
      <w:r w:rsidR="001D5217" w:rsidRPr="001D5217">
        <w:t>McSAFER</w:t>
      </w:r>
      <w:proofErr w:type="spellEnd"/>
      <w:r w:rsidR="001D5217" w:rsidRPr="001D5217">
        <w:t xml:space="preserve"> project utilizing fresh fuel. We used the Serpent2 code for Monte Carlo neutronics, SUBCHANFLOW code for thermal hydraulics, and the TRANSURANUS code to model the thermal mechanics of all the individual fuel rods. We successfully simulated two rod ejection scenarios and analysed the effect of some ATF. These results are briefly outlined here and complemented with a more detailed stand-alone TRANSURANUS simulation of a commercial irradiated fuel rod submitted to </w:t>
      </w:r>
      <w:proofErr w:type="gramStart"/>
      <w:r w:rsidR="001D5217" w:rsidRPr="001D5217">
        <w:t>a</w:t>
      </w:r>
      <w:proofErr w:type="gramEnd"/>
      <w:r w:rsidR="001D5217" w:rsidRPr="001D5217">
        <w:t xml:space="preserve"> RIA from the </w:t>
      </w:r>
      <w:r w:rsidR="006A47F5">
        <w:t>FUMEX-III</w:t>
      </w:r>
      <w:r w:rsidR="001D5217" w:rsidRPr="001D5217">
        <w:t xml:space="preserve"> coordinated research project of the IAEA. The RIA analysis of this FK1 rod was carried out bot</w:t>
      </w:r>
      <w:r w:rsidR="00706B41">
        <w:t>h</w:t>
      </w:r>
      <w:r w:rsidR="001D5217" w:rsidRPr="001D5217">
        <w:t xml:space="preserve"> with the standard materials as well as the same ATF from the RIA simulations in the </w:t>
      </w:r>
      <w:proofErr w:type="spellStart"/>
      <w:r w:rsidR="001D5217" w:rsidRPr="001D5217">
        <w:t>McSAFER</w:t>
      </w:r>
      <w:proofErr w:type="spellEnd"/>
      <w:r w:rsidR="001D5217" w:rsidRPr="001D5217">
        <w:t xml:space="preserve"> paper</w:t>
      </w:r>
      <w:r w:rsidR="001D5217">
        <w:t>.</w:t>
      </w:r>
    </w:p>
    <w:p w14:paraId="193ED82E" w14:textId="2AB926AD" w:rsidR="00B42408" w:rsidRDefault="00B20063" w:rsidP="003E7A48">
      <w:pPr>
        <w:pStyle w:val="Heading1st"/>
      </w:pPr>
      <w:r>
        <w:t>materials and methods</w:t>
      </w:r>
    </w:p>
    <w:p w14:paraId="2AFD803E" w14:textId="28982C68" w:rsidR="005059CA" w:rsidRPr="005059CA" w:rsidRDefault="00A909A8" w:rsidP="005059CA">
      <w:pPr>
        <w:pStyle w:val="BodyText"/>
      </w:pPr>
      <w:r>
        <w:t xml:space="preserve">For the full core analysis of </w:t>
      </w:r>
      <w:proofErr w:type="gramStart"/>
      <w:r>
        <w:t>a</w:t>
      </w:r>
      <w:proofErr w:type="gramEnd"/>
      <w:r>
        <w:t xml:space="preserve"> RIA in the </w:t>
      </w:r>
      <w:proofErr w:type="spellStart"/>
      <w:r>
        <w:t>Nuscale</w:t>
      </w:r>
      <w:proofErr w:type="spellEnd"/>
      <w:r>
        <w:t>-like SMR, we used the Interface for Code Coupling (</w:t>
      </w:r>
      <w:proofErr w:type="spellStart"/>
      <w:r w:rsidR="005059CA" w:rsidRPr="005059CA">
        <w:t>ICoCo</w:t>
      </w:r>
      <w:proofErr w:type="spellEnd"/>
      <w:r>
        <w:t>), which is a</w:t>
      </w:r>
      <w:r w:rsidR="005059CA" w:rsidRPr="005059CA">
        <w:t xml:space="preserve"> supervisor program </w:t>
      </w:r>
      <w:r>
        <w:t xml:space="preserve">that in turn </w:t>
      </w:r>
      <w:r w:rsidR="005059CA" w:rsidRPr="005059CA">
        <w:t xml:space="preserve">applied </w:t>
      </w:r>
      <w:proofErr w:type="spellStart"/>
      <w:r w:rsidR="005059CA" w:rsidRPr="005059CA">
        <w:t>MEDcoupling</w:t>
      </w:r>
      <w:proofErr w:type="spellEnd"/>
      <w:r w:rsidR="005059CA" w:rsidRPr="005059CA">
        <w:t xml:space="preserve"> modules for field transfers in the coupled Serpent2, SUBCHANFLOW and TRANSURANUS packages. The </w:t>
      </w:r>
      <w:proofErr w:type="spellStart"/>
      <w:r w:rsidR="005059CA" w:rsidRPr="005059CA">
        <w:t>MEDcoupling</w:t>
      </w:r>
      <w:proofErr w:type="spellEnd"/>
      <w:r w:rsidR="005059CA" w:rsidRPr="005059CA">
        <w:t xml:space="preserve"> methods are components of the EU’s Salome platform. </w:t>
      </w:r>
    </w:p>
    <w:p w14:paraId="21277691" w14:textId="6A1C8853" w:rsidR="005059CA" w:rsidRPr="005059CA" w:rsidRDefault="009B7B96" w:rsidP="005059CA">
      <w:pPr>
        <w:pStyle w:val="BodyText"/>
      </w:pPr>
      <w:r>
        <w:t>T</w:t>
      </w:r>
      <w:r w:rsidR="005059CA" w:rsidRPr="005059CA">
        <w:t xml:space="preserve">he TRANSURANUS </w:t>
      </w:r>
      <w:r>
        <w:t xml:space="preserve">has been updated with </w:t>
      </w:r>
      <w:r w:rsidR="005059CA" w:rsidRPr="005059CA">
        <w:t>new material properties for ATFs</w:t>
      </w:r>
      <w:r w:rsidR="00D71E92">
        <w:t xml:space="preserve"> </w:t>
      </w:r>
      <w:r w:rsidR="00D71E92">
        <w:fldChar w:fldCharType="begin"/>
      </w:r>
      <w:r w:rsidR="00D71E92">
        <w:instrText xml:space="preserve"> ADDIN EN.CITE &lt;EndNote&gt;&lt;Cite&gt;&lt;Author&gt;Van Uffelen&lt;/Author&gt;&lt;Year&gt;2022&lt;/Year&gt;&lt;RecNum&gt;2120&lt;/RecNum&gt;&lt;DisplayText&gt;[1]&lt;/DisplayText&gt;&lt;record&gt;&lt;rec-number&gt;2120&lt;/rec-number&gt;&lt;foreign-keys&gt;&lt;key app="EN" db-id="dsesfewv4rxfrzewpvbxetfz055evr2s0psw" timestamp="1667383778"&gt;2120&lt;/key&gt;&lt;/foreign-keys&gt;&lt;ref-type name="Conference Paper"&gt;47&lt;/ref-type&gt;&lt;contributors&gt;&lt;authors&gt;&lt;author&gt;Van Uffelen, P.&lt;/author&gt;&lt;author&gt;Schubert, A.&lt;/author&gt;&lt;author&gt;Soti, Z. &lt;/author&gt;&lt;/authors&gt;&lt;/contributors&gt;&lt;titles&gt;&lt;title&gt;Assessing the effect of some ATF materials and uncertainties on their properties under normal operation conditions by means of the TRANSURANUS code &lt;/title&gt;&lt;secondary-title&gt;Pacific Basin Nuclear Conference 2022&lt;/secondary-title&gt;&lt;/titles&gt;&lt;dates&gt;&lt;year&gt;2022&lt;/year&gt;&lt;pub-dates&gt;&lt;date&gt;31 October-4 November 2022&lt;/date&gt;&lt;/pub-dates&gt;&lt;/dates&gt;&lt;pub-location&gt;Chengdu, P.R. China&lt;/pub-location&gt;&lt;publisher&gt;CNS&lt;/publisher&gt;&lt;urls&gt;&lt;/urls&gt;&lt;/record&gt;&lt;/Cite&gt;&lt;/EndNote&gt;</w:instrText>
      </w:r>
      <w:r w:rsidR="00D71E92">
        <w:fldChar w:fldCharType="separate"/>
      </w:r>
      <w:r w:rsidR="00D71E92">
        <w:rPr>
          <w:noProof/>
        </w:rPr>
        <w:t>[1]</w:t>
      </w:r>
      <w:r w:rsidR="00D71E92">
        <w:fldChar w:fldCharType="end"/>
      </w:r>
      <w:r w:rsidR="005059CA" w:rsidRPr="005059CA">
        <w:t xml:space="preserve">. In the case of a standard non-ATF core </w:t>
      </w:r>
      <w:r>
        <w:t xml:space="preserve">in the </w:t>
      </w:r>
      <w:proofErr w:type="spellStart"/>
      <w:r>
        <w:t>McSAFER</w:t>
      </w:r>
      <w:proofErr w:type="spellEnd"/>
      <w:r>
        <w:t xml:space="preserve"> project, </w:t>
      </w:r>
      <w:r w:rsidR="005059CA" w:rsidRPr="005059CA">
        <w:t>we used UO2 fuel with Zircaloy cladding. For advanced fuel we modelled material properties of U</w:t>
      </w:r>
      <w:r w:rsidR="005059CA" w:rsidRPr="009B7B96">
        <w:rPr>
          <w:vertAlign w:val="subscript"/>
        </w:rPr>
        <w:t>3</w:t>
      </w:r>
      <w:r w:rsidR="005059CA" w:rsidRPr="005059CA">
        <w:t>Si</w:t>
      </w:r>
      <w:r w:rsidR="005059CA" w:rsidRPr="009B7B96">
        <w:rPr>
          <w:vertAlign w:val="subscript"/>
        </w:rPr>
        <w:t>2</w:t>
      </w:r>
      <w:r w:rsidR="005059CA" w:rsidRPr="005059CA">
        <w:t xml:space="preserve"> with </w:t>
      </w:r>
      <w:proofErr w:type="spellStart"/>
      <w:r w:rsidR="005059CA" w:rsidRPr="005059CA">
        <w:t>FeCrAl</w:t>
      </w:r>
      <w:proofErr w:type="spellEnd"/>
      <w:r w:rsidR="005059CA" w:rsidRPr="005059CA">
        <w:t xml:space="preserve"> cladding. All advanced fuel and cladding properties are inferred from data and correlations found in the open literature</w:t>
      </w:r>
      <w:r w:rsidR="00545721">
        <w:t xml:space="preserve"> and were outlined in</w:t>
      </w:r>
      <w:r w:rsidR="00FA5EE4">
        <w:t xml:space="preserve"> </w:t>
      </w:r>
      <w:r w:rsidR="00FA5EE4">
        <w:fldChar w:fldCharType="begin"/>
      </w:r>
      <w:r w:rsidR="00D71E92">
        <w:instrText xml:space="preserve"> ADDIN EN.CITE &lt;EndNote&gt;&lt;Cite&gt;&lt;Author&gt;Soti&lt;/Author&gt;&lt;Year&gt;2025&lt;/Year&gt;&lt;RecNum&gt;2835&lt;/RecNum&gt;&lt;DisplayText&gt;[2]&lt;/DisplayText&gt;&lt;record&gt;&lt;rec-number&gt;2835&lt;/rec-number&gt;&lt;foreign-keys&gt;&lt;key app="EN" db-id="dsesfewv4rxfrzewpvbxetfz055evr2s0psw" timestamp="1751111444"&gt;2835&lt;/key&gt;&lt;/foreign-keys&gt;&lt;ref-type name="Journal Article"&gt;17&lt;/ref-type&gt;&lt;contributors&gt;&lt;authors&gt;&lt;author&gt;Soti, Zsolt&lt;/author&gt;&lt;author&gt;Uffelen, Paul Van&lt;/author&gt;&lt;author&gt;Schubert, Arndt&lt;/author&gt;&lt;author&gt;Valtavirta, Ville&lt;/author&gt;&lt;author&gt;Tuominen, Riku&lt;/author&gt;&lt;author&gt;Suikkanen, Heikki&lt;/author&gt;&lt;author&gt;Rintala, Ville&lt;/author&gt;&lt;author&gt;Gommlich, Andre&lt;/author&gt;&lt;author&gt;Fridman, Emil&lt;/author&gt;&lt;author&gt;Bilodid, Yurii&lt;/author&gt;&lt;author&gt;Mercatali, Luigi&lt;/author&gt;&lt;author&gt;Sanchez-Espinoza, Victor Hugo&lt;/author&gt;&lt;/authors&gt;&lt;/contributors&gt;&lt;titles&gt;&lt;title&gt;High-fidelity and high-resolution simulation of two different rod ejection accidents in a NuScale-like small modular reactor with conventional and accident tolerant fuels&lt;/title&gt;&lt;secondary-title&gt;Nuclear Engineering and Design&lt;/secondary-title&gt;&lt;/titles&gt;&lt;periodical&gt;&lt;full-title&gt;Nuclear Engineering and Design&lt;/full-title&gt;&lt;/periodical&gt;&lt;pages&gt;114183&lt;/pages&gt;&lt;volume&gt;441&lt;/volume&gt;&lt;dates&gt;&lt;year&gt;2025&lt;/year&gt;&lt;pub-dates&gt;&lt;date&gt;2025/09/01/&lt;/date&gt;&lt;/pub-dates&gt;&lt;/dates&gt;&lt;isbn&gt;0029-5493&lt;/isbn&gt;&lt;urls&gt;&lt;related-urls&gt;&lt;url&gt;https://www.sciencedirect.com/science/article/pii/S0029549325003607&lt;/url&gt;&lt;/related-urls&gt;&lt;/urls&gt;&lt;electronic-resource-num&gt;https://doi.org/10.1016/j.nucengdes.2025.114183&lt;/electronic-resource-num&gt;&lt;/record&gt;&lt;/Cite&gt;&lt;/EndNote&gt;</w:instrText>
      </w:r>
      <w:r w:rsidR="00FA5EE4">
        <w:fldChar w:fldCharType="separate"/>
      </w:r>
      <w:r w:rsidR="00D71E92">
        <w:rPr>
          <w:noProof/>
        </w:rPr>
        <w:t>[2]</w:t>
      </w:r>
      <w:r w:rsidR="00FA5EE4">
        <w:fldChar w:fldCharType="end"/>
      </w:r>
      <w:r w:rsidR="005059CA" w:rsidRPr="005059CA">
        <w:t xml:space="preserve">. </w:t>
      </w:r>
      <w:proofErr w:type="gramStart"/>
      <w:r w:rsidR="00EB7AAB">
        <w:t>Also</w:t>
      </w:r>
      <w:proofErr w:type="gramEnd"/>
      <w:r w:rsidR="00EB7AAB">
        <w:t xml:space="preserve"> t</w:t>
      </w:r>
      <w:r w:rsidR="005059CA" w:rsidRPr="005059CA">
        <w:t xml:space="preserve">he </w:t>
      </w:r>
      <w:proofErr w:type="spellStart"/>
      <w:r w:rsidR="005059CA" w:rsidRPr="005059CA">
        <w:t>NuScale</w:t>
      </w:r>
      <w:proofErr w:type="spellEnd"/>
      <w:r w:rsidR="005059CA" w:rsidRPr="005059CA">
        <w:t xml:space="preserve"> core geometry, the steady state and transient scenarios, as well as the input files needed for Serpent and SUBCHANFLOW systems, were prepared by VTT colleagues and have been described in</w:t>
      </w:r>
      <w:r w:rsidR="00EB7AAB">
        <w:t xml:space="preserve"> that document</w:t>
      </w:r>
      <w:r w:rsidR="005059CA" w:rsidRPr="005059CA">
        <w:t xml:space="preserve">. </w:t>
      </w:r>
      <w:r w:rsidR="00EB7AAB">
        <w:t>All t</w:t>
      </w:r>
      <w:r w:rsidR="005059CA" w:rsidRPr="005059CA">
        <w:t xml:space="preserve">he 9768 fuel rods were divided into seven groups with different enrichments. For each group, we prepared an input file for TRANSURANUS. For the geometrical description of the rods, they were divided into 20 equal slices of 10 cm in length plus the plenum of 13.4 cm. The full core information to map the position of the slice to the Serpent and SUBCHANFLOW meshes was prepared using </w:t>
      </w:r>
      <w:r w:rsidR="00EB7AAB">
        <w:t>a</w:t>
      </w:r>
      <w:r w:rsidR="005059CA" w:rsidRPr="005059CA">
        <w:t xml:space="preserve"> preprocessor script </w:t>
      </w:r>
      <w:r w:rsidR="00EB7AAB">
        <w:t>and en</w:t>
      </w:r>
      <w:r w:rsidR="005059CA" w:rsidRPr="005059CA">
        <w:t>able</w:t>
      </w:r>
      <w:r w:rsidR="00EB7AAB">
        <w:t>d us</w:t>
      </w:r>
      <w:r w:rsidR="005059CA" w:rsidRPr="005059CA">
        <w:t xml:space="preserve"> to simulate all the fuel rods in the core by means of the TRANSURANUS code. This </w:t>
      </w:r>
      <w:r w:rsidR="00EB7AAB">
        <w:t>in turn allows</w:t>
      </w:r>
      <w:r w:rsidR="005059CA" w:rsidRPr="005059CA">
        <w:t>, for example, to consider the detailed evolution of all properties for each individual fuel rod, such as the evolution over time of the gap width between the pellet outer diameter and the cladding inner surface, which directly affects the gap conductance model (URGAP) applied in TRANSURANUS. Such sophisticated fuel rod modelling is not available in the other two codes, which is one advantage of using the detailed thermo-mechanical code for each fuel rod in the reactor during the transient.</w:t>
      </w:r>
    </w:p>
    <w:p w14:paraId="2D6EA4DA" w14:textId="21A7760F" w:rsidR="00B20063" w:rsidRDefault="005059CA" w:rsidP="00C72E4C">
      <w:pPr>
        <w:pStyle w:val="BodyText"/>
      </w:pPr>
      <w:r w:rsidRPr="005059CA">
        <w:t xml:space="preserve">The reactor power was set to 75% </w:t>
      </w:r>
      <w:r w:rsidR="001E10DB">
        <w:t xml:space="preserve">and 0.1% </w:t>
      </w:r>
      <w:r w:rsidRPr="005059CA">
        <w:t>of the power level</w:t>
      </w:r>
      <w:r w:rsidR="001E10DB">
        <w:t xml:space="preserve"> in the two cases analysed, respectively</w:t>
      </w:r>
      <w:r w:rsidRPr="005059CA">
        <w:t>. The transient scenario</w:t>
      </w:r>
      <w:r w:rsidR="00E6017E">
        <w:t>s</w:t>
      </w:r>
      <w:r w:rsidRPr="005059CA">
        <w:t xml:space="preserve"> w</w:t>
      </w:r>
      <w:r w:rsidR="00E6017E">
        <w:t>ere</w:t>
      </w:r>
      <w:r w:rsidRPr="005059CA">
        <w:t xml:space="preserve"> based on the ejection of a single control rod assembly. </w:t>
      </w:r>
      <w:r w:rsidR="00EB7AAB">
        <w:t>T</w:t>
      </w:r>
      <w:r w:rsidRPr="005059CA">
        <w:t xml:space="preserve">he transient </w:t>
      </w:r>
      <w:r w:rsidRPr="005059CA">
        <w:lastRenderedPageBreak/>
        <w:t xml:space="preserve">modelling was done using 2 </w:t>
      </w:r>
      <w:proofErr w:type="spellStart"/>
      <w:r w:rsidRPr="005059CA">
        <w:t>ms</w:t>
      </w:r>
      <w:proofErr w:type="spellEnd"/>
      <w:r w:rsidRPr="005059CA">
        <w:t xml:space="preserve"> time steps. In each time step, the order of the solvers was Serpent-TRANSURANUS-SUBCHANFLOW, and each solver ran without iterations in time steps. We applied this setup both to the non-ATF and to the ATF core.</w:t>
      </w:r>
      <w:r w:rsidR="001E10DB">
        <w:t xml:space="preserve"> Although all fuel pins were simulated simultaneously, we show the specific power and temperature evolution in a fuel rod adjacent to the ejected control rod</w:t>
      </w:r>
      <w:r w:rsidR="00C72E4C">
        <w:t xml:space="preserve"> (cf. </w:t>
      </w:r>
      <w:r w:rsidR="00C72E4C">
        <w:fldChar w:fldCharType="begin"/>
      </w:r>
      <w:r w:rsidR="00C72E4C">
        <w:instrText xml:space="preserve"> REF _Ref201928537 \h </w:instrText>
      </w:r>
      <w:r w:rsidR="00C72E4C">
        <w:fldChar w:fldCharType="separate"/>
      </w:r>
      <w:r w:rsidR="00C72E4C">
        <w:t xml:space="preserve">Figure </w:t>
      </w:r>
      <w:r w:rsidR="00C72E4C">
        <w:rPr>
          <w:noProof/>
        </w:rPr>
        <w:t>1</w:t>
      </w:r>
      <w:r w:rsidR="00C72E4C">
        <w:fldChar w:fldCharType="end"/>
      </w:r>
      <w:r w:rsidR="00C830CD">
        <w:t xml:space="preserve"> </w:t>
      </w:r>
      <w:r w:rsidR="00C72E4C">
        <w:t>below)</w:t>
      </w:r>
      <w:r w:rsidR="001E10DB">
        <w:t xml:space="preserve">. </w:t>
      </w:r>
    </w:p>
    <w:p w14:paraId="7CB2810A" w14:textId="055238C9" w:rsidR="00B20063" w:rsidRDefault="00AB48AC" w:rsidP="00AB48AC">
      <w:pPr>
        <w:pStyle w:val="BodyText"/>
      </w:pPr>
      <w:r>
        <w:t xml:space="preserve">In order to complement the RIA simulations in the </w:t>
      </w:r>
      <w:proofErr w:type="spellStart"/>
      <w:r>
        <w:t>Nuscale</w:t>
      </w:r>
      <w:proofErr w:type="spellEnd"/>
      <w:r>
        <w:t>-like core</w:t>
      </w:r>
      <w:r w:rsidR="00185EAE">
        <w:t xml:space="preserve"> outlined above</w:t>
      </w:r>
      <w:r w:rsidR="00E6017E">
        <w:t xml:space="preserve"> with a shorter and stronger RIA</w:t>
      </w:r>
      <w:r>
        <w:t xml:space="preserve">, we also made use of the FK1 case from the coordinated research project </w:t>
      </w:r>
      <w:r w:rsidR="00F37B4D">
        <w:t>FUMEX-III</w:t>
      </w:r>
      <w:r>
        <w:t xml:space="preserve"> of the IAEA</w:t>
      </w:r>
      <w:r w:rsidR="00F37B4D">
        <w:fldChar w:fldCharType="begin"/>
      </w:r>
      <w:r w:rsidR="00D71E92">
        <w:instrText xml:space="preserve"> ADDIN EN.CITE &lt;EndNote&gt;&lt;Cite&gt;&lt;Year&gt;2013&lt;/Year&gt;&lt;RecNum&gt;1937&lt;/RecNum&gt;&lt;DisplayText&gt;[3]&lt;/DisplayText&gt;&lt;record&gt;&lt;rec-number&gt;1937&lt;/rec-number&gt;&lt;foreign-keys&gt;&lt;key app="EN" db-id="dsesfewv4rxfrzewpvbxetfz055evr2s0psw" timestamp="1531295552"&gt;1937&lt;/key&gt;&lt;/foreign-keys&gt;&lt;ref-type name="Report"&gt;27&lt;/ref-type&gt;&lt;contributors&gt;&lt;/contributors&gt;&lt;titles&gt;&lt;title&gt;Improvement of computer codes used for fuel bevaiour simulation (FUMEX-III), Report of a coordinated research project&lt;/title&gt;&lt;secondary-title&gt;IAEA-TECDOC-1697&lt;/secondary-title&gt;&lt;/titles&gt;&lt;dates&gt;&lt;year&gt;2013&lt;/year&gt;&lt;/dates&gt;&lt;pub-location&gt;Vienna&lt;/pub-location&gt;&lt;urls&gt;&lt;/urls&gt;&lt;/record&gt;&lt;/Cite&gt;&lt;/EndNote&gt;</w:instrText>
      </w:r>
      <w:r w:rsidR="00F37B4D">
        <w:fldChar w:fldCharType="separate"/>
      </w:r>
      <w:r w:rsidR="00D71E92">
        <w:rPr>
          <w:noProof/>
        </w:rPr>
        <w:t>[3]</w:t>
      </w:r>
      <w:r w:rsidR="00F37B4D">
        <w:fldChar w:fldCharType="end"/>
      </w:r>
      <w:r>
        <w:t xml:space="preserve">. </w:t>
      </w:r>
      <w:r w:rsidRPr="00AB48AC">
        <w:t xml:space="preserve">The experimental data of FK-1 pulse test </w:t>
      </w:r>
      <w:r>
        <w:t>is</w:t>
      </w:r>
      <w:r w:rsidRPr="00AB48AC">
        <w:t xml:space="preserve"> included in the OECD/NEA IFPE</w:t>
      </w:r>
      <w:r w:rsidR="00AE2197">
        <w:t xml:space="preserve"> </w:t>
      </w:r>
      <w:r w:rsidR="00954EBE">
        <w:fldChar w:fldCharType="begin"/>
      </w:r>
      <w:r w:rsidR="00D71E92">
        <w:instrText xml:space="preserve"> ADDIN EN.CITE &lt;EndNote&gt;&lt;Cite&gt;&lt;Author&gt;Calabrese&lt;/Author&gt;&lt;Year&gt;2010&lt;/Year&gt;&lt;RecNum&gt;745&lt;/RecNum&gt;&lt;DisplayText&gt;[4]&lt;/DisplayText&gt;&lt;record&gt;&lt;rec-number&gt;745&lt;/rec-number&gt;&lt;foreign-keys&gt;&lt;key app="EN" db-id="dsesfewv4rxfrzewpvbxetfz055evr2s0psw" timestamp="0"&gt;745&lt;/key&gt;&lt;/foreign-keys&gt;&lt;ref-type name="Conference Proceedings"&gt;10&lt;/ref-type&gt;&lt;contributors&gt;&lt;authors&gt;&lt;author&gt;Calabrese, R.&lt;/author&gt;&lt;author&gt;Vettraino, F.&lt;/author&gt;&lt;author&gt;Schubert, A.&lt;/author&gt;&lt;author&gt;van de Laar, Jacques&lt;/author&gt;&lt;author&gt;Van Uffelen, Paul&lt;/author&gt;&lt;/authors&gt;&lt;/contributors&gt;&lt;titles&gt;&lt;title&gt;Testing of purpose-developed TRANSURANUS FGR model for RIA on the basis of FK-1, -2, -3 NSRR cases&lt;/title&gt;&lt;secondary-title&gt;Nuclear Materials 2010&lt;/secondary-title&gt;&lt;/titles&gt;&lt;dates&gt;&lt;year&gt;2010&lt;/year&gt;&lt;pub-dates&gt;&lt;date&gt;4-7 October&lt;/date&gt;&lt;/pub-dates&gt;&lt;/dates&gt;&lt;pub-location&gt;Karlsruhe, Germany&lt;/pub-location&gt;&lt;urls&gt;&lt;/urls&gt;&lt;/record&gt;&lt;/Cite&gt;&lt;/EndNote&gt;</w:instrText>
      </w:r>
      <w:r w:rsidR="00954EBE">
        <w:fldChar w:fldCharType="separate"/>
      </w:r>
      <w:r w:rsidR="00D71E92">
        <w:rPr>
          <w:noProof/>
        </w:rPr>
        <w:t>[4]</w:t>
      </w:r>
      <w:r w:rsidR="00954EBE">
        <w:fldChar w:fldCharType="end"/>
      </w:r>
      <w:r w:rsidRPr="00AB48AC">
        <w:t xml:space="preserve">. The FK-1 rodlet was re-fabricated and instrumented from a segment fuel rod irradiated in a commercial </w:t>
      </w:r>
      <w:r>
        <w:t xml:space="preserve">BWR </w:t>
      </w:r>
      <w:r w:rsidRPr="00AB48AC">
        <w:t xml:space="preserve">plant, in particular the mother rod was loaded in the fuel assembly irradiated for five operation cycles in the Fukushima Daiichi Nuclear Power Station. The assembly-average burnup was 39.4 MWd·kgHM-1. The peak linear heat rate during the base irradiation </w:t>
      </w:r>
      <w:r w:rsidR="004A4D6E">
        <w:t xml:space="preserve">of the UO2 fuel </w:t>
      </w:r>
      <w:r w:rsidRPr="00AB48AC">
        <w:t>was 22.8 kW·m-1 and 45.1 MWd·kgHM-1 was the discharge average burnup.</w:t>
      </w:r>
    </w:p>
    <w:p w14:paraId="2F2D6761" w14:textId="43496F0E" w:rsidR="004A4D6E" w:rsidRDefault="00935297" w:rsidP="00AB48AC">
      <w:pPr>
        <w:pStyle w:val="BodyText"/>
      </w:pPr>
      <w:r>
        <w:t xml:space="preserve">The injected energy pulse of the FK1 test is much larger in comparison with that obtained in the </w:t>
      </w:r>
      <w:proofErr w:type="spellStart"/>
      <w:r>
        <w:t>Nuscale</w:t>
      </w:r>
      <w:proofErr w:type="spellEnd"/>
      <w:r>
        <w:t>-like core, and the uo2 fuel is irradiated. This makes the case an interesting complement for analysing the fuel behaviour with the same materials</w:t>
      </w:r>
      <w:r w:rsidR="00185EAE">
        <w:t xml:space="preserve"> by means of the TRANSURANUS code</w:t>
      </w:r>
      <w:r>
        <w:t>, i.e. standard UO</w:t>
      </w:r>
      <w:r w:rsidRPr="00185EAE">
        <w:rPr>
          <w:vertAlign w:val="subscript"/>
        </w:rPr>
        <w:t>2</w:t>
      </w:r>
      <w:r>
        <w:t xml:space="preserve"> with zircaloy in comparison with </w:t>
      </w:r>
      <w:r w:rsidRPr="005059CA">
        <w:t>U</w:t>
      </w:r>
      <w:r w:rsidRPr="009B7B96">
        <w:rPr>
          <w:vertAlign w:val="subscript"/>
        </w:rPr>
        <w:t>3</w:t>
      </w:r>
      <w:r w:rsidRPr="005059CA">
        <w:t>Si</w:t>
      </w:r>
      <w:r w:rsidRPr="009B7B96">
        <w:rPr>
          <w:vertAlign w:val="subscript"/>
        </w:rPr>
        <w:t>2</w:t>
      </w:r>
      <w:r w:rsidRPr="005059CA">
        <w:t xml:space="preserve"> </w:t>
      </w:r>
      <w:r>
        <w:t xml:space="preserve">fuel </w:t>
      </w:r>
      <w:r w:rsidRPr="005059CA">
        <w:t xml:space="preserve">with </w:t>
      </w:r>
      <w:proofErr w:type="spellStart"/>
      <w:r w:rsidRPr="005059CA">
        <w:t>FeCrAl</w:t>
      </w:r>
      <w:proofErr w:type="spellEnd"/>
      <w:r w:rsidRPr="005059CA">
        <w:t xml:space="preserve"> cladding</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9"/>
        <w:gridCol w:w="4618"/>
      </w:tblGrid>
      <w:tr w:rsidR="00927873" w14:paraId="3F4E4FEE" w14:textId="77777777" w:rsidTr="002A381D">
        <w:tc>
          <w:tcPr>
            <w:tcW w:w="4508" w:type="dxa"/>
          </w:tcPr>
          <w:p w14:paraId="46111253" w14:textId="7757729D" w:rsidR="00927873" w:rsidRDefault="00927873" w:rsidP="00AB48AC">
            <w:pPr>
              <w:pStyle w:val="BodyText"/>
            </w:pPr>
            <w:r w:rsidRPr="002635C9">
              <w:rPr>
                <w:noProof/>
              </w:rPr>
              <w:drawing>
                <wp:inline distT="0" distB="0" distL="0" distR="0" wp14:anchorId="70D4EE03" wp14:editId="52EA21B7">
                  <wp:extent cx="2686050" cy="2161382"/>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3953" cy="2175788"/>
                          </a:xfrm>
                          <a:prstGeom prst="rect">
                            <a:avLst/>
                          </a:prstGeom>
                        </pic:spPr>
                      </pic:pic>
                    </a:graphicData>
                  </a:graphic>
                </wp:inline>
              </w:drawing>
            </w:r>
          </w:p>
        </w:tc>
        <w:tc>
          <w:tcPr>
            <w:tcW w:w="4509" w:type="dxa"/>
          </w:tcPr>
          <w:p w14:paraId="17F8CFF3" w14:textId="7F471803" w:rsidR="00927873" w:rsidRDefault="00927873" w:rsidP="002A381D">
            <w:pPr>
              <w:pStyle w:val="BodyText"/>
              <w:keepNext/>
            </w:pPr>
            <w:r>
              <w:rPr>
                <w:noProof/>
              </w:rPr>
              <w:drawing>
                <wp:inline distT="0" distB="0" distL="0" distR="0" wp14:anchorId="5E4D041C" wp14:editId="42AE57AC">
                  <wp:extent cx="2812449" cy="2153720"/>
                  <wp:effectExtent l="0" t="0" r="6985" b="0"/>
                  <wp:docPr id="18432143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4618" cy="2163039"/>
                          </a:xfrm>
                          <a:prstGeom prst="rect">
                            <a:avLst/>
                          </a:prstGeom>
                          <a:noFill/>
                          <a:ln>
                            <a:noFill/>
                          </a:ln>
                        </pic:spPr>
                      </pic:pic>
                    </a:graphicData>
                  </a:graphic>
                </wp:inline>
              </w:drawing>
            </w:r>
          </w:p>
        </w:tc>
      </w:tr>
    </w:tbl>
    <w:p w14:paraId="778E309A" w14:textId="3B607036" w:rsidR="00927873" w:rsidRPr="00B20063" w:rsidRDefault="002A381D" w:rsidP="002A381D">
      <w:pPr>
        <w:pStyle w:val="Caption"/>
      </w:pPr>
      <w:bookmarkStart w:id="1" w:name="_Ref201928537"/>
      <w:r>
        <w:t xml:space="preserve">Figure </w:t>
      </w:r>
      <w:r>
        <w:fldChar w:fldCharType="begin"/>
      </w:r>
      <w:r>
        <w:instrText xml:space="preserve"> SEQ Figure \* ARABIC </w:instrText>
      </w:r>
      <w:r>
        <w:fldChar w:fldCharType="separate"/>
      </w:r>
      <w:r w:rsidR="00E12B5C">
        <w:rPr>
          <w:noProof/>
        </w:rPr>
        <w:t>1</w:t>
      </w:r>
      <w:r>
        <w:fldChar w:fldCharType="end"/>
      </w:r>
      <w:bookmarkEnd w:id="1"/>
      <w:r>
        <w:t xml:space="preserve">: Power peak evolution during </w:t>
      </w:r>
      <w:proofErr w:type="gramStart"/>
      <w:r>
        <w:t>reactivity initiated</w:t>
      </w:r>
      <w:proofErr w:type="gramEnd"/>
      <w:r>
        <w:t xml:space="preserve"> accident simulated in the </w:t>
      </w:r>
      <w:proofErr w:type="spellStart"/>
      <w:r>
        <w:t>Nuscale</w:t>
      </w:r>
      <w:proofErr w:type="spellEnd"/>
      <w:r>
        <w:t xml:space="preserve">-like SMR (left) and NSSR (right) test reactor. </w:t>
      </w:r>
    </w:p>
    <w:p w14:paraId="249DE520" w14:textId="41F21BEA" w:rsidR="00B20063" w:rsidRDefault="00B20063" w:rsidP="004F6C27">
      <w:pPr>
        <w:pStyle w:val="Heading1st"/>
      </w:pPr>
      <w:r>
        <w:t xml:space="preserve">results </w:t>
      </w:r>
    </w:p>
    <w:p w14:paraId="139A1E3C" w14:textId="60883107" w:rsidR="005059CA" w:rsidRDefault="00AF79EC" w:rsidP="005059CA">
      <w:pPr>
        <w:pStyle w:val="BodyText"/>
      </w:pPr>
      <w:r>
        <w:t xml:space="preserve">We showed </w:t>
      </w:r>
      <w:r w:rsidR="005059CA">
        <w:t xml:space="preserve">that the methodologies developed in the earlier </w:t>
      </w:r>
      <w:proofErr w:type="spellStart"/>
      <w:r w:rsidR="005059CA">
        <w:t>McSAFE</w:t>
      </w:r>
      <w:proofErr w:type="spellEnd"/>
      <w:r w:rsidR="005059CA">
        <w:t xml:space="preserve"> project originally devised for Light Water Reactors and covering steady-state and burnup scenarios can be adapted for SMRs and transient conditions with some modifications. This led to creating a robust coupled system on High Performance Computing (HPC) infrastructure, enabling high-fidelity multi-physics modelling with the flexibility to alter fuel properties and transient scenarios as needed. </w:t>
      </w:r>
    </w:p>
    <w:p w14:paraId="7ED6F628" w14:textId="0A44FC30" w:rsidR="005059CA" w:rsidRDefault="00BF3F5E" w:rsidP="005059CA">
      <w:pPr>
        <w:pStyle w:val="BodyText"/>
      </w:pPr>
      <w:r>
        <w:t xml:space="preserve">The detailed fuel rod simulations of all pins during the RIA in the </w:t>
      </w:r>
      <w:proofErr w:type="spellStart"/>
      <w:r>
        <w:t>Nuscale</w:t>
      </w:r>
      <w:proofErr w:type="spellEnd"/>
      <w:r>
        <w:t xml:space="preserve">-like SMR enabled to assess the impact of potential ATF candidates. The results in </w:t>
      </w:r>
      <w:r w:rsidR="000E7FBF">
        <w:t xml:space="preserve">the left-hand side of </w:t>
      </w:r>
      <w:r w:rsidR="000E7FBF">
        <w:fldChar w:fldCharType="begin"/>
      </w:r>
      <w:r w:rsidR="000E7FBF">
        <w:instrText xml:space="preserve"> REF _Ref201929182 \h </w:instrText>
      </w:r>
      <w:r w:rsidR="000E7FBF">
        <w:fldChar w:fldCharType="separate"/>
      </w:r>
      <w:r w:rsidR="000E7FBF" w:rsidRPr="005D7353">
        <w:rPr>
          <w:lang w:val="en-US"/>
        </w:rPr>
        <w:t xml:space="preserve">Figure </w:t>
      </w:r>
      <w:r w:rsidR="000E7FBF" w:rsidRPr="005D7353">
        <w:rPr>
          <w:noProof/>
          <w:lang w:val="en-US"/>
        </w:rPr>
        <w:t>2</w:t>
      </w:r>
      <w:r w:rsidR="000E7FBF">
        <w:fldChar w:fldCharType="end"/>
      </w:r>
      <w:r w:rsidR="000E7FBF">
        <w:t xml:space="preserve"> </w:t>
      </w:r>
      <w:r>
        <w:t xml:space="preserve">show that during the events analysed, the maximum fuel temperatures remain well below the solidus (melting) temperature of the ATF, because on one hand the heat conductance is much better in the silicide fuel under consideration, and the power peak is also modified (reduced) with the inclusion of the considered ATF materials. These results are in line with those found in the open literature, except that our coupled code calculations avoid </w:t>
      </w:r>
      <w:proofErr w:type="gramStart"/>
      <w:r>
        <w:t>making the assumption</w:t>
      </w:r>
      <w:proofErr w:type="gramEnd"/>
      <w:r>
        <w:t xml:space="preserve"> that ATF would be submitted to the same power pulse during the control rod ejection accident. To confirm this, we simulated the FK1 case of the IFPE database by means of the TRANSURANUS code assuming the same power pulse as shown in the </w:t>
      </w:r>
      <w:r w:rsidR="000E7FBF">
        <w:t>right</w:t>
      </w:r>
      <w:r>
        <w:t>-</w:t>
      </w:r>
      <w:r w:rsidR="000E7FBF">
        <w:t xml:space="preserve">hand </w:t>
      </w:r>
      <w:r>
        <w:t xml:space="preserve">side of </w:t>
      </w:r>
      <w:r>
        <w:fldChar w:fldCharType="begin"/>
      </w:r>
      <w:r>
        <w:instrText xml:space="preserve"> REF _Ref201928537 \h </w:instrText>
      </w:r>
      <w:r>
        <w:fldChar w:fldCharType="separate"/>
      </w:r>
      <w:r>
        <w:t xml:space="preserve">Figure </w:t>
      </w:r>
      <w:r>
        <w:rPr>
          <w:noProof/>
        </w:rPr>
        <w:t>1</w:t>
      </w:r>
      <w:r>
        <w:fldChar w:fldCharType="end"/>
      </w:r>
      <w:r>
        <w:t xml:space="preserve">. </w:t>
      </w:r>
    </w:p>
    <w:p w14:paraId="2016BFA0" w14:textId="5BC45982" w:rsidR="00496C5A" w:rsidRDefault="00496C5A" w:rsidP="005059CA">
      <w:pPr>
        <w:pStyle w:val="BodyText"/>
      </w:pPr>
      <w:r>
        <w:lastRenderedPageBreak/>
        <w:t xml:space="preserve">When considering the same power pulse and fuel geometry in FK1 for the ATF materials under consideration, onset of fuel melting is predicted in the pellet periphery since the solidus temperature of </w:t>
      </w:r>
      <w:r w:rsidR="00E12B5C" w:rsidRPr="005059CA">
        <w:t>U</w:t>
      </w:r>
      <w:r w:rsidR="00E12B5C" w:rsidRPr="009B7B96">
        <w:rPr>
          <w:vertAlign w:val="subscript"/>
        </w:rPr>
        <w:t>3</w:t>
      </w:r>
      <w:r w:rsidR="00E12B5C" w:rsidRPr="005059CA">
        <w:t>Si</w:t>
      </w:r>
      <w:r w:rsidR="00E12B5C" w:rsidRPr="009B7B96">
        <w:rPr>
          <w:vertAlign w:val="subscript"/>
        </w:rPr>
        <w:t>2</w:t>
      </w:r>
      <w:r w:rsidR="00E12B5C" w:rsidRPr="005059CA">
        <w:t xml:space="preserve"> </w:t>
      </w:r>
      <w:r w:rsidR="00E12B5C">
        <w:t xml:space="preserve">fuel </w:t>
      </w:r>
      <w:r>
        <w:t>is about 1</w:t>
      </w:r>
      <w:r w:rsidR="0014418B">
        <w:t xml:space="preserve">935 </w:t>
      </w:r>
      <w:proofErr w:type="spellStart"/>
      <w:r w:rsidR="0014418B" w:rsidRPr="0014418B">
        <w:rPr>
          <w:vertAlign w:val="superscript"/>
        </w:rPr>
        <w:t>o</w:t>
      </w:r>
      <w:r w:rsidR="0014418B">
        <w:t>C.</w:t>
      </w:r>
      <w:proofErr w:type="spellEnd"/>
      <w:r w:rsidR="00E12B5C">
        <w:t xml:space="preserve"> This is illustrated in</w:t>
      </w:r>
      <w:r w:rsidR="00C0382B">
        <w:t xml:space="preserve"> the </w:t>
      </w:r>
      <w:proofErr w:type="spellStart"/>
      <w:r w:rsidR="00C0382B">
        <w:t>righ</w:t>
      </w:r>
      <w:proofErr w:type="spellEnd"/>
      <w:r w:rsidR="00C0382B">
        <w:t xml:space="preserve">-hand side of </w:t>
      </w:r>
      <w:r w:rsidR="00C0382B">
        <w:fldChar w:fldCharType="begin"/>
      </w:r>
      <w:r w:rsidR="00C0382B">
        <w:instrText xml:space="preserve"> REF _Ref201929182 \h </w:instrText>
      </w:r>
      <w:r w:rsidR="00C0382B">
        <w:fldChar w:fldCharType="separate"/>
      </w:r>
      <w:r w:rsidR="00C0382B" w:rsidRPr="005D7353">
        <w:t xml:space="preserve">Figure </w:t>
      </w:r>
      <w:r w:rsidR="00C0382B">
        <w:rPr>
          <w:noProof/>
        </w:rPr>
        <w:t>2</w:t>
      </w:r>
      <w:r w:rsidR="00C0382B">
        <w:fldChar w:fldCharType="end"/>
      </w:r>
      <w:r w:rsidR="00C0382B">
        <w:t>.</w:t>
      </w:r>
      <w:r w:rsidR="00E12B5C">
        <w:t xml:space="preserve"> </w:t>
      </w:r>
      <w:r w:rsidR="00C0382B">
        <w:t xml:space="preserve">In </w:t>
      </w:r>
      <w:r w:rsidR="002554C2">
        <w:fldChar w:fldCharType="begin"/>
      </w:r>
      <w:r w:rsidR="002554C2">
        <w:instrText xml:space="preserve"> REF _Ref201929713 \h </w:instrText>
      </w:r>
      <w:r w:rsidR="002554C2">
        <w:fldChar w:fldCharType="separate"/>
      </w:r>
      <w:r w:rsidR="002554C2">
        <w:t xml:space="preserve">Figure </w:t>
      </w:r>
      <w:r w:rsidR="002554C2">
        <w:rPr>
          <w:noProof/>
        </w:rPr>
        <w:t>3</w:t>
      </w:r>
      <w:r w:rsidR="002554C2">
        <w:fldChar w:fldCharType="end"/>
      </w:r>
      <w:r w:rsidR="00E12B5C">
        <w:t>, we compare the evolution of the radial temperature profile in the ATF</w:t>
      </w:r>
      <w:r w:rsidR="00DF38EA">
        <w:t xml:space="preserve"> rod submitted to the power pulse of </w:t>
      </w:r>
      <w:r w:rsidR="000C6802">
        <w:t xml:space="preserve">the </w:t>
      </w:r>
      <w:r w:rsidR="00DF38EA">
        <w:t>FK1</w:t>
      </w:r>
      <w:r w:rsidR="000C6802">
        <w:t xml:space="preserve"> case</w:t>
      </w:r>
      <w:r w:rsidR="00E12B5C">
        <w:t xml:space="preserve">. </w:t>
      </w:r>
      <w:r w:rsidR="00837A08">
        <w:t>The figure also illustrates that t</w:t>
      </w:r>
      <w:r w:rsidR="00837A08" w:rsidRPr="00837A08">
        <w:t xml:space="preserve">he maximum fuel temperature during the RIA moves from the outer surface (following the radial profile of an irradiated fuel) to the central part under the influence of heat conduction in the fuel pellets as the heat is removed to the cladding. When melting starts during the power increase, the </w:t>
      </w:r>
      <w:proofErr w:type="spellStart"/>
      <w:r w:rsidR="00837A08" w:rsidRPr="00837A08">
        <w:t>meltfront</w:t>
      </w:r>
      <w:proofErr w:type="spellEnd"/>
      <w:r w:rsidR="00C0382B">
        <w:t xml:space="preserve"> can</w:t>
      </w:r>
      <w:r w:rsidR="00837A08" w:rsidRPr="00837A08">
        <w:t xml:space="preserve"> move also towards the inside of the pellet </w:t>
      </w:r>
      <w:proofErr w:type="gramStart"/>
      <w:r w:rsidR="00837A08" w:rsidRPr="00837A08">
        <w:t>as a result of</w:t>
      </w:r>
      <w:proofErr w:type="gramEnd"/>
      <w:r w:rsidR="00837A08" w:rsidRPr="00837A08">
        <w:t xml:space="preserve"> th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491"/>
      </w:tblGrid>
      <w:tr w:rsidR="002635C9" w14:paraId="56EA98B9" w14:textId="64399354" w:rsidTr="0014418B">
        <w:tc>
          <w:tcPr>
            <w:tcW w:w="4447" w:type="dxa"/>
          </w:tcPr>
          <w:p w14:paraId="5638D4C4" w14:textId="77777777" w:rsidR="00781DD7" w:rsidRDefault="00781DD7" w:rsidP="005059CA">
            <w:pPr>
              <w:pStyle w:val="BodyText"/>
            </w:pPr>
          </w:p>
          <w:p w14:paraId="7472105C" w14:textId="26EFBD2B" w:rsidR="002635C9" w:rsidRDefault="00781DD7" w:rsidP="005059CA">
            <w:pPr>
              <w:pStyle w:val="BodyText"/>
            </w:pPr>
            <w:r w:rsidRPr="002635C9">
              <w:rPr>
                <w:noProof/>
              </w:rPr>
              <w:drawing>
                <wp:inline distT="0" distB="0" distL="0" distR="0" wp14:anchorId="066C416D" wp14:editId="0216985E">
                  <wp:extent cx="2740655" cy="1999855"/>
                  <wp:effectExtent l="0" t="0" r="3175" b="635"/>
                  <wp:docPr id="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6234" cy="2003926"/>
                          </a:xfrm>
                          <a:prstGeom prst="rect">
                            <a:avLst/>
                          </a:prstGeom>
                        </pic:spPr>
                      </pic:pic>
                    </a:graphicData>
                  </a:graphic>
                </wp:inline>
              </w:drawing>
            </w:r>
          </w:p>
        </w:tc>
        <w:tc>
          <w:tcPr>
            <w:tcW w:w="4580" w:type="dxa"/>
          </w:tcPr>
          <w:p w14:paraId="4F37B6E5" w14:textId="77777777" w:rsidR="002635C9" w:rsidRDefault="002635C9" w:rsidP="005059CA">
            <w:pPr>
              <w:pStyle w:val="BodyText"/>
            </w:pPr>
          </w:p>
          <w:p w14:paraId="0FD5EB97" w14:textId="498A4783" w:rsidR="002635C9" w:rsidRDefault="002C3CB6" w:rsidP="005D7353">
            <w:pPr>
              <w:pStyle w:val="BodyText"/>
              <w:keepNext/>
            </w:pPr>
            <w:r>
              <w:rPr>
                <w:noProof/>
                <w:lang w:eastAsia="es-ES"/>
              </w:rPr>
              <w:drawing>
                <wp:inline distT="0" distB="0" distL="0" distR="0" wp14:anchorId="4F44BB22" wp14:editId="36429DD6">
                  <wp:extent cx="2705100" cy="1980439"/>
                  <wp:effectExtent l="0" t="0" r="0" b="1270"/>
                  <wp:docPr id="6107961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9416" cy="1990920"/>
                          </a:xfrm>
                          <a:prstGeom prst="rect">
                            <a:avLst/>
                          </a:prstGeom>
                          <a:noFill/>
                          <a:ln>
                            <a:noFill/>
                          </a:ln>
                        </pic:spPr>
                      </pic:pic>
                    </a:graphicData>
                  </a:graphic>
                </wp:inline>
              </w:drawing>
            </w:r>
          </w:p>
        </w:tc>
      </w:tr>
    </w:tbl>
    <w:p w14:paraId="13BC7189" w14:textId="354768D3" w:rsidR="00AF79EC" w:rsidRDefault="005D7353" w:rsidP="005D7353">
      <w:pPr>
        <w:pStyle w:val="Caption"/>
      </w:pPr>
      <w:bookmarkStart w:id="2" w:name="_Ref201929182"/>
      <w:r w:rsidRPr="005D7353">
        <w:t xml:space="preserve">Figure </w:t>
      </w:r>
      <w:r>
        <w:fldChar w:fldCharType="begin"/>
      </w:r>
      <w:r w:rsidRPr="005D7353">
        <w:instrText xml:space="preserve"> SEQ Figure \* ARABIC </w:instrText>
      </w:r>
      <w:r>
        <w:fldChar w:fldCharType="separate"/>
      </w:r>
      <w:r w:rsidR="00E12B5C">
        <w:rPr>
          <w:noProof/>
        </w:rPr>
        <w:t>2</w:t>
      </w:r>
      <w:r>
        <w:fldChar w:fldCharType="end"/>
      </w:r>
      <w:bookmarkEnd w:id="2"/>
      <w:r w:rsidRPr="005D7353">
        <w:t>: Fuel temperature predictions by</w:t>
      </w:r>
      <w:r>
        <w:t xml:space="preserve"> means of the TRANSURANUS code in the fuel during the RIA in the rod adjacent to the extracted control rod in the </w:t>
      </w:r>
      <w:proofErr w:type="spellStart"/>
      <w:r>
        <w:t>Nuscale</w:t>
      </w:r>
      <w:proofErr w:type="spellEnd"/>
      <w:r>
        <w:t xml:space="preserve">-like SMR (left) and in the FK1 experimental rod </w:t>
      </w:r>
      <w:r w:rsidR="002C3CB6">
        <w:t xml:space="preserve">with ATF </w:t>
      </w:r>
      <w:r>
        <w:t>in the NSSR (right).</w:t>
      </w:r>
      <w:r w:rsidR="00496C5A">
        <w:t xml:space="preserve"> The results for ATF in the right-hand side </w:t>
      </w:r>
      <w:r w:rsidR="002C3CB6">
        <w:t xml:space="preserve">show that </w:t>
      </w:r>
      <w:r w:rsidR="00496C5A">
        <w:t xml:space="preserve">the fuel melting </w:t>
      </w:r>
      <w:r w:rsidR="002C3CB6">
        <w:t>(</w:t>
      </w:r>
      <w:r w:rsidR="00532D51">
        <w:t>in the pellet periphery</w:t>
      </w:r>
      <w:r w:rsidR="002C3CB6">
        <w:t>) occurs</w:t>
      </w:r>
      <w:r w:rsidR="00532D51">
        <w:t xml:space="preserve"> </w:t>
      </w:r>
      <w:r w:rsidR="00496C5A">
        <w:t>during the transient</w:t>
      </w:r>
      <w:r w:rsidR="00532D51">
        <w:t xml:space="preserve"> and </w:t>
      </w:r>
      <w:r w:rsidR="002C3CB6">
        <w:t>results in a controlled stop</w:t>
      </w:r>
      <w:r w:rsidR="00496C5A">
        <w:t>.</w:t>
      </w:r>
      <w:r w:rsidR="002C3CB6">
        <w:t xml:space="preserve"> </w:t>
      </w:r>
      <w:proofErr w:type="gramStart"/>
      <w:r w:rsidR="002C3CB6">
        <w:t>In order to</w:t>
      </w:r>
      <w:proofErr w:type="gramEnd"/>
      <w:r w:rsidR="002C3CB6">
        <w:t xml:space="preserve"> overcome this, a slightly larger pellet radius was applied for the results obtained below.</w:t>
      </w:r>
    </w:p>
    <w:p w14:paraId="24D7853E" w14:textId="77777777" w:rsidR="00880CAD" w:rsidRPr="00E12B5C" w:rsidRDefault="00880CAD" w:rsidP="00E12B5C">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E12B5C" w14:paraId="413CDF98" w14:textId="77777777" w:rsidTr="00E12B5C">
        <w:tc>
          <w:tcPr>
            <w:tcW w:w="9017" w:type="dxa"/>
          </w:tcPr>
          <w:p w14:paraId="14454A37" w14:textId="0751F29A" w:rsidR="00E12B5C" w:rsidRDefault="00E12B5C" w:rsidP="000C5FBB">
            <w:pPr>
              <w:pStyle w:val="BodyText"/>
              <w:keepNext/>
              <w:jc w:val="center"/>
              <w:rPr>
                <w:lang w:val="en-US"/>
              </w:rPr>
            </w:pPr>
            <w:r>
              <w:rPr>
                <w:bCs/>
                <w:i/>
                <w:noProof/>
                <w:sz w:val="20"/>
                <w:lang w:eastAsia="es-ES"/>
              </w:rPr>
              <w:drawing>
                <wp:inline distT="0" distB="0" distL="0" distR="0" wp14:anchorId="6DD4AE0C" wp14:editId="3C325FD3">
                  <wp:extent cx="4152900" cy="3054213"/>
                  <wp:effectExtent l="0" t="0" r="0" b="0"/>
                  <wp:docPr id="11786076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6360" cy="3071467"/>
                          </a:xfrm>
                          <a:prstGeom prst="rect">
                            <a:avLst/>
                          </a:prstGeom>
                          <a:noFill/>
                          <a:ln>
                            <a:noFill/>
                          </a:ln>
                        </pic:spPr>
                      </pic:pic>
                    </a:graphicData>
                  </a:graphic>
                </wp:inline>
              </w:drawing>
            </w:r>
          </w:p>
        </w:tc>
      </w:tr>
    </w:tbl>
    <w:p w14:paraId="3F4AA76B" w14:textId="36A15105" w:rsidR="00280117" w:rsidRPr="00024E38" w:rsidRDefault="00E12B5C" w:rsidP="00024E38">
      <w:pPr>
        <w:pStyle w:val="Caption"/>
      </w:pPr>
      <w:bookmarkStart w:id="3" w:name="_Ref201929713"/>
      <w:r>
        <w:t xml:space="preserve">Figure </w:t>
      </w:r>
      <w:r>
        <w:fldChar w:fldCharType="begin"/>
      </w:r>
      <w:r>
        <w:instrText xml:space="preserve"> SEQ Figure \* ARABIC </w:instrText>
      </w:r>
      <w:r>
        <w:fldChar w:fldCharType="separate"/>
      </w:r>
      <w:r>
        <w:rPr>
          <w:noProof/>
        </w:rPr>
        <w:t>3</w:t>
      </w:r>
      <w:r>
        <w:fldChar w:fldCharType="end"/>
      </w:r>
      <w:bookmarkEnd w:id="3"/>
      <w:r>
        <w:t>: Evolution of the radial temperature in the ATF rod during the RIA of FK1. The dotted lines correspond to the same fuel geometry as for the standard fuel</w:t>
      </w:r>
      <w:r w:rsidR="00822B23">
        <w:t xml:space="preserve"> at various times indicated in the legend</w:t>
      </w:r>
      <w:r>
        <w:t xml:space="preserve">, whereas the full lines correspond to the slightly enlarged pellets </w:t>
      </w:r>
      <w:r w:rsidR="00822B23">
        <w:t>(</w:t>
      </w:r>
      <w:r>
        <w:t>to avoid the fuel melting</w:t>
      </w:r>
      <w:r w:rsidR="00822B23">
        <w:t>) at similar times</w:t>
      </w:r>
      <w:r>
        <w:t>.</w:t>
      </w:r>
      <w:r w:rsidR="00774192">
        <w:t xml:space="preserve"> The upper dashed line indicates the solidus temperature of </w:t>
      </w:r>
      <w:r w:rsidR="00774192" w:rsidRPr="00774192">
        <w:t>U</w:t>
      </w:r>
      <w:r w:rsidR="00774192" w:rsidRPr="00774192">
        <w:rPr>
          <w:vertAlign w:val="subscript"/>
        </w:rPr>
        <w:t>3</w:t>
      </w:r>
      <w:r w:rsidR="00774192" w:rsidRPr="00774192">
        <w:t>Si</w:t>
      </w:r>
      <w:r w:rsidR="00774192" w:rsidRPr="00774192">
        <w:rPr>
          <w:vertAlign w:val="subscript"/>
        </w:rPr>
        <w:t>2</w:t>
      </w:r>
      <w:r w:rsidR="00774192" w:rsidRPr="00774192">
        <w:t xml:space="preserve"> fuel</w:t>
      </w:r>
      <w:r w:rsidR="00774192">
        <w:t>.</w:t>
      </w:r>
    </w:p>
    <w:p w14:paraId="322E69AD" w14:textId="77777777" w:rsidR="00024E38" w:rsidRDefault="00024E38" w:rsidP="00024E38">
      <w:pPr>
        <w:rPr>
          <w:lang w:eastAsia="es-ES"/>
        </w:rPr>
      </w:pPr>
    </w:p>
    <w:p w14:paraId="0832ADDE" w14:textId="421716E0" w:rsidR="00024E38" w:rsidRPr="00024E38" w:rsidRDefault="00837A08" w:rsidP="00024E38">
      <w:pPr>
        <w:rPr>
          <w:lang w:eastAsia="es-ES"/>
        </w:rPr>
      </w:pPr>
      <w:r>
        <w:rPr>
          <w:lang w:eastAsia="es-ES"/>
        </w:rPr>
        <w:t xml:space="preserve">The evolution of the fuel temperature during the RIA in the </w:t>
      </w:r>
      <w:proofErr w:type="spellStart"/>
      <w:r>
        <w:rPr>
          <w:lang w:eastAsia="es-ES"/>
        </w:rPr>
        <w:t>Nuscale</w:t>
      </w:r>
      <w:proofErr w:type="spellEnd"/>
      <w:r>
        <w:rPr>
          <w:lang w:eastAsia="es-ES"/>
        </w:rPr>
        <w:t xml:space="preserve">-like SMR (left-hand side of </w:t>
      </w:r>
      <w:r>
        <w:rPr>
          <w:lang w:eastAsia="es-ES"/>
        </w:rPr>
        <w:fldChar w:fldCharType="begin"/>
      </w:r>
      <w:r>
        <w:rPr>
          <w:lang w:eastAsia="es-ES"/>
        </w:rPr>
        <w:instrText xml:space="preserve"> REF _Ref201929182 \h </w:instrText>
      </w:r>
      <w:r>
        <w:rPr>
          <w:lang w:eastAsia="es-ES"/>
        </w:rPr>
      </w:r>
      <w:r>
        <w:rPr>
          <w:lang w:eastAsia="es-ES"/>
        </w:rPr>
        <w:fldChar w:fldCharType="separate"/>
      </w:r>
      <w:r w:rsidRPr="005D7353">
        <w:rPr>
          <w:lang w:val="en-US"/>
        </w:rPr>
        <w:t xml:space="preserve">Figure </w:t>
      </w:r>
      <w:r>
        <w:rPr>
          <w:noProof/>
        </w:rPr>
        <w:t>2</w:t>
      </w:r>
      <w:r>
        <w:rPr>
          <w:lang w:eastAsia="es-ES"/>
        </w:rPr>
        <w:fldChar w:fldCharType="end"/>
      </w:r>
      <w:r>
        <w:rPr>
          <w:lang w:eastAsia="es-ES"/>
        </w:rPr>
        <w:t xml:space="preserve">) shows the benefits of the ATF </w:t>
      </w:r>
      <w:proofErr w:type="gramStart"/>
      <w:r>
        <w:rPr>
          <w:lang w:eastAsia="es-ES"/>
        </w:rPr>
        <w:t>as a result of</w:t>
      </w:r>
      <w:proofErr w:type="gramEnd"/>
      <w:r>
        <w:rPr>
          <w:lang w:eastAsia="es-ES"/>
        </w:rPr>
        <w:t xml:space="preserve"> the higher thermal diffusivity of the </w:t>
      </w:r>
      <w:r w:rsidRPr="005059CA">
        <w:t>U</w:t>
      </w:r>
      <w:r w:rsidRPr="009B7B96">
        <w:rPr>
          <w:vertAlign w:val="subscript"/>
        </w:rPr>
        <w:t>3</w:t>
      </w:r>
      <w:r w:rsidRPr="005059CA">
        <w:t>Si</w:t>
      </w:r>
      <w:r w:rsidRPr="009B7B96">
        <w:rPr>
          <w:vertAlign w:val="subscript"/>
        </w:rPr>
        <w:t>2</w:t>
      </w:r>
      <w:r w:rsidRPr="005059CA">
        <w:t xml:space="preserve"> </w:t>
      </w:r>
      <w:r>
        <w:t xml:space="preserve">fuel </w:t>
      </w:r>
      <w:r>
        <w:lastRenderedPageBreak/>
        <w:t>in comparison with the standard oxide fuel.</w:t>
      </w:r>
      <w:r w:rsidR="00C7644E">
        <w:t xml:space="preserve"> Nevertheless, when applying the same peak power as for standard fuel in the FK1 case, one would erroneously conclude that the ATF may melt. This is in line with the findings of Liu et al</w:t>
      </w:r>
      <w:r w:rsidR="00BD541A">
        <w:t xml:space="preserve"> </w:t>
      </w:r>
      <w:r w:rsidR="00BD541A">
        <w:fldChar w:fldCharType="begin"/>
      </w:r>
      <w:r w:rsidR="00D71E92">
        <w:instrText xml:space="preserve"> ADDIN EN.CITE &lt;EndNote&gt;&lt;Cite&gt;&lt;Author&gt;Liu&lt;/Author&gt;&lt;Year&gt;2023&lt;/Year&gt;&lt;RecNum&gt;2836&lt;/RecNum&gt;&lt;DisplayText&gt;[5]&lt;/DisplayText&gt;&lt;record&gt;&lt;rec-number&gt;2836&lt;/rec-number&gt;&lt;foreign-keys&gt;&lt;key app="EN" db-id="dsesfewv4rxfrzewpvbxetfz055evr2s0psw" timestamp="1751112028"&gt;2836&lt;/key&gt;&lt;/foreign-keys&gt;&lt;ref-type name="Journal Article"&gt;17&lt;/ref-type&gt;&lt;contributors&gt;&lt;authors&gt;&lt;author&gt;Liu, Shengyu&lt;/author&gt;&lt;author&gt;Liu, Rong&lt;/author&gt;&lt;author&gt;Qiu, Chengjie&lt;/author&gt;&lt;/authors&gt;&lt;/contributors&gt;&lt;titles&gt;&lt;title&gt;Transient fuel behavior analysis of U3Si2 fuel and FeCrAl cladding based on multiphysics method&lt;/title&gt;&lt;secondary-title&gt;Progress in Nuclear Energy&lt;/secondary-title&gt;&lt;/titles&gt;&lt;periodical&gt;&lt;full-title&gt;Progress in Nuclear Energy&lt;/full-title&gt;&lt;/periodical&gt;&lt;pages&gt;104648&lt;/pages&gt;&lt;volume&gt;159&lt;/volume&gt;&lt;keywords&gt;&lt;keyword&gt;USi fuel&lt;/keyword&gt;&lt;keyword&gt;FeCrAl cladding&lt;/keyword&gt;&lt;keyword&gt;Fuel performance&lt;/keyword&gt;&lt;keyword&gt;Multiphysics modeling&lt;/keyword&gt;&lt;keyword&gt;Accident conditions&lt;/keyword&gt;&lt;/keywords&gt;&lt;dates&gt;&lt;year&gt;2023&lt;/year&gt;&lt;pub-dates&gt;&lt;date&gt;2023/05/01/&lt;/date&gt;&lt;/pub-dates&gt;&lt;/dates&gt;&lt;isbn&gt;0149-1970&lt;/isbn&gt;&lt;urls&gt;&lt;related-urls&gt;&lt;url&gt;https://www.sciencedirect.com/science/article/pii/S0149197023000835&lt;/url&gt;&lt;/related-urls&gt;&lt;/urls&gt;&lt;electronic-resource-num&gt;https://doi.org/10.1016/j.pnucene.2023.104648&lt;/electronic-resource-num&gt;&lt;/record&gt;&lt;/Cite&gt;&lt;/EndNote&gt;</w:instrText>
      </w:r>
      <w:r w:rsidR="00BD541A">
        <w:fldChar w:fldCharType="separate"/>
      </w:r>
      <w:r w:rsidR="00D71E92">
        <w:rPr>
          <w:noProof/>
        </w:rPr>
        <w:t>[5]</w:t>
      </w:r>
      <w:r w:rsidR="00BD541A">
        <w:fldChar w:fldCharType="end"/>
      </w:r>
      <w:r w:rsidR="00C7644E">
        <w:t xml:space="preserve">. </w:t>
      </w:r>
      <w:r w:rsidR="000C561A">
        <w:t>They</w:t>
      </w:r>
      <w:r w:rsidR="000C561A" w:rsidRPr="002A381D">
        <w:t xml:space="preserve"> assumed the same power pulse for both fuel types and predicted melting to occur in the U</w:t>
      </w:r>
      <w:r w:rsidR="000C561A" w:rsidRPr="00BD541A">
        <w:rPr>
          <w:vertAlign w:val="subscript"/>
        </w:rPr>
        <w:t>3</w:t>
      </w:r>
      <w:r w:rsidR="000C561A" w:rsidRPr="002A381D">
        <w:t>Si</w:t>
      </w:r>
      <w:r w:rsidR="000C561A" w:rsidRPr="00BD541A">
        <w:rPr>
          <w:vertAlign w:val="subscript"/>
        </w:rPr>
        <w:t>2</w:t>
      </w:r>
      <w:r w:rsidR="000C561A" w:rsidRPr="002A381D">
        <w:t xml:space="preserve"> fuel pellet, although the results presented here</w:t>
      </w:r>
      <w:r w:rsidR="000C561A">
        <w:t xml:space="preserve"> for the </w:t>
      </w:r>
      <w:proofErr w:type="spellStart"/>
      <w:r w:rsidR="000C561A">
        <w:t>Nuscale</w:t>
      </w:r>
      <w:proofErr w:type="spellEnd"/>
      <w:r w:rsidR="000C561A">
        <w:t>-like SMR</w:t>
      </w:r>
      <w:r w:rsidR="000C561A" w:rsidRPr="002A381D">
        <w:t xml:space="preserve"> indicate a lower peak height so that melting in U3Si2 fuel in pellet during RIA may not happen due to the reduced power peak in ATF.</w:t>
      </w:r>
      <w:r w:rsidR="000C561A">
        <w:t xml:space="preserve"> </w:t>
      </w:r>
      <w:r w:rsidR="00C7644E">
        <w:t>The correct simulation of the RIA with the coupled code system that accounts for the proper power pulse and feedback is therefore important when considering design basis accidents for the safety analysis of future SMRs and ATFs.</w:t>
      </w:r>
    </w:p>
    <w:p w14:paraId="433FE059" w14:textId="53F8FC94" w:rsidR="00F004EE" w:rsidRPr="004140C9" w:rsidRDefault="001B272C" w:rsidP="004140C9">
      <w:pPr>
        <w:pStyle w:val="Heading1st"/>
      </w:pPr>
      <w:r>
        <w:t>CONCLUSIONS</w:t>
      </w:r>
      <w:r w:rsidR="00DF1E7B">
        <w:t xml:space="preserve"> AND </w:t>
      </w:r>
      <w:r w:rsidR="00CB2CEA">
        <w:t>PERSPECTIVES</w:t>
      </w:r>
    </w:p>
    <w:p w14:paraId="4A83327D" w14:textId="64BC6B97" w:rsidR="00831E88" w:rsidRDefault="00831E88" w:rsidP="00B20063">
      <w:pPr>
        <w:pStyle w:val="BodyText"/>
      </w:pPr>
      <w:r>
        <w:t xml:space="preserve">The development of high-fidelity simulations tools in the frame of the </w:t>
      </w:r>
      <w:proofErr w:type="spellStart"/>
      <w:r>
        <w:t>McSAFER</w:t>
      </w:r>
      <w:proofErr w:type="spellEnd"/>
      <w:r>
        <w:t xml:space="preserve"> project based on Serpent-</w:t>
      </w:r>
      <w:proofErr w:type="spellStart"/>
      <w:r>
        <w:t>Subchanflow</w:t>
      </w:r>
      <w:proofErr w:type="spellEnd"/>
      <w:r>
        <w:t>-</w:t>
      </w:r>
      <w:proofErr w:type="spellStart"/>
      <w:r>
        <w:t>Transuranus</w:t>
      </w:r>
      <w:proofErr w:type="spellEnd"/>
      <w:r>
        <w:t xml:space="preserve"> pave the way for the proper analysis of various accident tolerant fuels considered for the small modular reactors based on cylindrical fuel pins. The simulation of the RIA event in the full core with fresh fuel has been complemented with a separate analysis of irradiation fuel from a commercial reactor submitted to </w:t>
      </w:r>
      <w:proofErr w:type="gramStart"/>
      <w:r>
        <w:t>a</w:t>
      </w:r>
      <w:proofErr w:type="gramEnd"/>
      <w:r>
        <w:t xml:space="preserve"> RIA in a test reactor to much higher power levels. </w:t>
      </w:r>
    </w:p>
    <w:p w14:paraId="01BFE306" w14:textId="63FC209C" w:rsidR="001D7C01" w:rsidRDefault="002A381D" w:rsidP="00B20063">
      <w:pPr>
        <w:pStyle w:val="BodyText"/>
      </w:pPr>
      <w:r w:rsidRPr="002A381D">
        <w:t xml:space="preserve">The analysis above points out the need to consider coupled high-fidelity calculations when analysing design basis accidents in water cooled SMRs when experimental data are scarce. In particular, in absence of data about the reactivity insertion in the reactor loaded with ATF, and applying the same power pulse as that in the core loaded with conventional fuel during </w:t>
      </w:r>
      <w:proofErr w:type="gramStart"/>
      <w:r w:rsidRPr="002A381D">
        <w:t>a</w:t>
      </w:r>
      <w:proofErr w:type="gramEnd"/>
      <w:r w:rsidRPr="002A381D">
        <w:t xml:space="preserve"> R</w:t>
      </w:r>
      <w:r w:rsidR="000C561A">
        <w:t>I</w:t>
      </w:r>
      <w:r w:rsidRPr="002A381D">
        <w:t>A may be misleading</w:t>
      </w:r>
      <w:r w:rsidR="000C561A">
        <w:t>.</w:t>
      </w:r>
    </w:p>
    <w:p w14:paraId="5D2454A2" w14:textId="0F900559" w:rsidR="000C561A" w:rsidRDefault="00B43E27" w:rsidP="00B20063">
      <w:pPr>
        <w:pStyle w:val="BodyText"/>
      </w:pPr>
      <w:r>
        <w:t xml:space="preserve">Similar simulations can now be envisaged for other small modular and advanced modular reactors, since the coupled system used in </w:t>
      </w:r>
      <w:proofErr w:type="gramStart"/>
      <w:r>
        <w:t>the this</w:t>
      </w:r>
      <w:proofErr w:type="gramEnd"/>
      <w:r>
        <w:t xml:space="preserve"> work can cope with various fuels, cladding and coolant materials considered in the reactor types of the Industrial Alliance for SMRs launched by the European Commission.</w:t>
      </w:r>
      <w:r w:rsidR="00961F0F">
        <w:t xml:space="preserve"> In particular, </w:t>
      </w:r>
      <w:proofErr w:type="gramStart"/>
      <w:r w:rsidR="00961F0F">
        <w:t>water cooled</w:t>
      </w:r>
      <w:proofErr w:type="gramEnd"/>
      <w:r w:rsidR="00961F0F">
        <w:t xml:space="preserve"> reactors with the advanced technology fuel materials of the highest readiness level (Cr-coated claddings and Cr-coped fuels) can be considered for future studies. Nevertheless, more information is needed about the proper material properties and phenomena under some design basis accident conditions. For example</w:t>
      </w:r>
      <w:r w:rsidR="00A0587E">
        <w:t>,</w:t>
      </w:r>
      <w:r w:rsidR="00961F0F">
        <w:t xml:space="preserve"> detailed stress-strain and failure limits, or the behaviour of failed Cr-coated cladding material during a LOCA are important to better characterise the safety limits of ATFs required to be implemented in future SMRs in the EU.</w:t>
      </w:r>
    </w:p>
    <w:p w14:paraId="21EC03D6" w14:textId="0D7E56DB" w:rsidR="00847BFF" w:rsidRDefault="00847BFF" w:rsidP="00B20063">
      <w:pPr>
        <w:pStyle w:val="BodyText"/>
      </w:pPr>
    </w:p>
    <w:p w14:paraId="3A7C8461" w14:textId="77777777" w:rsidR="00954EBE" w:rsidRPr="00FA5EE4" w:rsidRDefault="00D26ADA" w:rsidP="00F37B4D">
      <w:pPr>
        <w:pStyle w:val="BodyText"/>
        <w:rPr>
          <w:b/>
          <w:bCs/>
        </w:rPr>
      </w:pPr>
      <w:r w:rsidRPr="00FA5EE4">
        <w:rPr>
          <w:b/>
          <w:bCs/>
        </w:rPr>
        <w:t>References</w:t>
      </w:r>
    </w:p>
    <w:p w14:paraId="274A5ACD" w14:textId="77777777" w:rsidR="00D71E92" w:rsidRPr="00D71E92" w:rsidRDefault="00954EBE" w:rsidP="00D71E92">
      <w:pPr>
        <w:pStyle w:val="BodyText"/>
      </w:pPr>
      <w:r>
        <w:fldChar w:fldCharType="begin"/>
      </w:r>
      <w:r w:rsidRPr="00F37B4D">
        <w:instrText xml:space="preserve"> ADDIN EN.REFLIST </w:instrText>
      </w:r>
      <w:r>
        <w:fldChar w:fldCharType="separate"/>
      </w:r>
      <w:r w:rsidR="00D71E92" w:rsidRPr="00D71E92">
        <w:t>1.</w:t>
      </w:r>
      <w:r w:rsidR="00D71E92" w:rsidRPr="00D71E92">
        <w:tab/>
        <w:t>Van Uffelen, P., A. Schubert, and Z. Soti, Assessing the effect of some ATF materials and uncertainties on their properties under normal operation conditions by means of the TRANSURANUS code in Pacific Basin Nuclear Conference 2022. 2022, CNS: Chengdu, P.R. China.</w:t>
      </w:r>
    </w:p>
    <w:p w14:paraId="405FC591" w14:textId="77777777" w:rsidR="00D71E92" w:rsidRPr="00D71E92" w:rsidRDefault="00D71E92" w:rsidP="00D71E92">
      <w:pPr>
        <w:pStyle w:val="BodyText"/>
      </w:pPr>
      <w:r w:rsidRPr="00D71E92">
        <w:t>2.</w:t>
      </w:r>
      <w:r w:rsidRPr="00D71E92">
        <w:tab/>
        <w:t>Soti, Z., et al., High-fidelity and high-resolution simulation of two different rod ejection accidents in a NuScale-like small modular reactor with conventional and accident tolerant fuels. Nuclear Engineering and Design, 2025. 441: p. 114183.</w:t>
      </w:r>
    </w:p>
    <w:p w14:paraId="547BBCEA" w14:textId="77777777" w:rsidR="00D71E92" w:rsidRPr="00D71E92" w:rsidRDefault="00D71E92" w:rsidP="00D71E92">
      <w:pPr>
        <w:pStyle w:val="BodyText"/>
      </w:pPr>
      <w:r w:rsidRPr="00D71E92">
        <w:t>3.</w:t>
      </w:r>
      <w:r w:rsidRPr="00D71E92">
        <w:tab/>
        <w:t>Improvement of computer codes used for fuel bevaiour simulation (FUMEX-III), Report of a coordinated research project, in IAEA-TECDOC-1697. 2013: Vienna.</w:t>
      </w:r>
    </w:p>
    <w:p w14:paraId="75BF3893" w14:textId="77777777" w:rsidR="00D71E92" w:rsidRPr="00D71E92" w:rsidRDefault="00D71E92" w:rsidP="00D71E92">
      <w:pPr>
        <w:pStyle w:val="BodyText"/>
      </w:pPr>
      <w:r w:rsidRPr="00D71E92">
        <w:t>4.</w:t>
      </w:r>
      <w:r w:rsidRPr="00D71E92">
        <w:tab/>
        <w:t>Calabrese, R., et al. Testing of purpose-developed TRANSURANUS FGR model for RIA on the basis of FK-1, -2, -3 NSRR cases. in Nuclear Materials 2010. 2010. Karlsruhe, Germany.</w:t>
      </w:r>
    </w:p>
    <w:p w14:paraId="018B9716" w14:textId="77777777" w:rsidR="00D71E92" w:rsidRPr="00D71E92" w:rsidRDefault="00D71E92" w:rsidP="00D71E92">
      <w:pPr>
        <w:pStyle w:val="BodyText"/>
      </w:pPr>
      <w:r w:rsidRPr="00D71E92">
        <w:t>5.</w:t>
      </w:r>
      <w:r w:rsidRPr="00D71E92">
        <w:tab/>
        <w:t>Liu, S., R. Liu, and C. Qiu, Transient fuel behavior analysis of U3Si2 fuel and FeCrAl cladding based on multiphysics method. Progress in Nuclear Energy, 2023. 159: p. 104648.</w:t>
      </w:r>
    </w:p>
    <w:p w14:paraId="433FE097" w14:textId="0FB08283" w:rsidR="00D26ADA" w:rsidRPr="00285755" w:rsidRDefault="00954EBE" w:rsidP="0063330E">
      <w:pPr>
        <w:pStyle w:val="BodyText"/>
      </w:pPr>
      <w:r>
        <w:fldChar w:fldCharType="end"/>
      </w:r>
    </w:p>
    <w:sectPr w:rsidR="00D26ADA" w:rsidRPr="00285755" w:rsidSect="00E379A5">
      <w:footerReference w:type="first" r:id="rId23"/>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9B931" w14:textId="77777777" w:rsidR="00410A75" w:rsidRDefault="00410A75">
      <w:r>
        <w:separator/>
      </w:r>
    </w:p>
  </w:endnote>
  <w:endnote w:type="continuationSeparator" w:id="0">
    <w:p w14:paraId="066FC93D" w14:textId="77777777" w:rsidR="00410A75" w:rsidRDefault="00410A75">
      <w:r>
        <w:continuationSeparator/>
      </w:r>
    </w:p>
  </w:endnote>
  <w:endnote w:type="continuationNotice" w:id="1">
    <w:p w14:paraId="3D981A55" w14:textId="77777777" w:rsidR="00410A75" w:rsidRDefault="00410A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71862" w14:textId="414AC04A" w:rsidR="0096379C" w:rsidRDefault="00E379A5" w:rsidP="00E379A5">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9" w14:textId="262D636E" w:rsidR="00E20E70" w:rsidRPr="00E379A5" w:rsidRDefault="00037321" w:rsidP="00E379A5">
    <w:pPr>
      <w:pStyle w:val="zyxClassification2"/>
      <w:ind w:firstLine="0"/>
      <w:rPr>
        <w:rFonts w:ascii="Times New Roman" w:hAnsi="Times New Roman" w:cs="Times New Roman"/>
        <w:sz w:val="22"/>
        <w:szCs w:val="22"/>
      </w:rPr>
    </w:pPr>
    <w:r w:rsidRPr="00E379A5">
      <w:rPr>
        <w:rFonts w:ascii="Times New Roman" w:hAnsi="Times New Roman" w:cs="Times New Roman"/>
        <w:sz w:val="22"/>
        <w:szCs w:val="22"/>
      </w:rPr>
      <w:fldChar w:fldCharType="begin"/>
    </w:r>
    <w:r w:rsidRPr="00E379A5">
      <w:rPr>
        <w:rFonts w:ascii="Times New Roman" w:hAnsi="Times New Roman" w:cs="Times New Roman"/>
        <w:sz w:val="22"/>
        <w:szCs w:val="22"/>
      </w:rPr>
      <w:instrText xml:space="preserve"> PAGE </w:instrText>
    </w:r>
    <w:r w:rsidRPr="00E379A5">
      <w:rPr>
        <w:rFonts w:ascii="Times New Roman" w:hAnsi="Times New Roman" w:cs="Times New Roman"/>
        <w:sz w:val="22"/>
        <w:szCs w:val="22"/>
      </w:rPr>
      <w:fldChar w:fldCharType="separate"/>
    </w:r>
    <w:r w:rsidR="00ED0A99" w:rsidRPr="00E379A5">
      <w:rPr>
        <w:rFonts w:ascii="Times New Roman" w:hAnsi="Times New Roman" w:cs="Times New Roman"/>
        <w:noProof/>
        <w:sz w:val="22"/>
        <w:szCs w:val="22"/>
      </w:rPr>
      <w:t>1</w:t>
    </w:r>
    <w:r w:rsidRPr="00E379A5">
      <w:rPr>
        <w:rFonts w:ascii="Times New Roman" w:hAnsi="Times New Roman" w:cs="Times New Roman"/>
        <w:sz w:val="22"/>
        <w:szCs w:val="22"/>
      </w:rPr>
      <w:fldChar w:fldCharType="end"/>
    </w:r>
    <w:r w:rsidR="00E20E70" w:rsidRPr="00E379A5">
      <w:rPr>
        <w:rFonts w:ascii="Times New Roman" w:hAnsi="Times New Roman" w:cs="Times New Roman"/>
        <w:sz w:val="22"/>
        <w:szCs w:val="22"/>
      </w:rPr>
      <w:fldChar w:fldCharType="begin"/>
    </w:r>
    <w:r w:rsidR="00E20E70" w:rsidRPr="00E379A5">
      <w:rPr>
        <w:rFonts w:ascii="Times New Roman" w:hAnsi="Times New Roman" w:cs="Times New Roman"/>
        <w:sz w:val="22"/>
        <w:szCs w:val="22"/>
      </w:rPr>
      <w:instrText>DOCPROPERTY "IaeaClassification2"  \* MERGEFORMAT</w:instrText>
    </w:r>
    <w:r w:rsidR="00E20E70" w:rsidRPr="00E379A5">
      <w:rPr>
        <w:rFonts w:ascii="Times New Roman" w:hAnsi="Times New Roman" w:cs="Times New Roman"/>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9F958" w14:textId="77777777" w:rsidR="00E379A5" w:rsidRDefault="00E379A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99167" w14:textId="77777777" w:rsidR="00E379A5" w:rsidRDefault="00E379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BF658" w14:textId="77777777" w:rsidR="00410A75" w:rsidRDefault="00410A75">
      <w:r>
        <w:t>___________________________________________________________________________</w:t>
      </w:r>
    </w:p>
  </w:footnote>
  <w:footnote w:type="continuationSeparator" w:id="0">
    <w:p w14:paraId="5B694B88" w14:textId="77777777" w:rsidR="00410A75" w:rsidRDefault="00410A75">
      <w:r>
        <w:t>___________________________________________________________________________</w:t>
      </w:r>
    </w:p>
  </w:footnote>
  <w:footnote w:type="continuationNotice" w:id="1">
    <w:p w14:paraId="5EC1545B" w14:textId="77777777" w:rsidR="00410A75" w:rsidRDefault="00410A7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D86C5" w14:textId="77777777" w:rsidR="00E379A5" w:rsidRDefault="00E379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CCB64" w14:textId="77777777" w:rsidR="00E379A5" w:rsidRDefault="00E379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EBB50" w14:textId="77777777" w:rsidR="00E379A5" w:rsidRDefault="00E379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0F540A"/>
    <w:multiLevelType w:val="hybridMultilevel"/>
    <w:tmpl w:val="72D4998E"/>
    <w:lvl w:ilvl="0" w:tplc="2B2E039C">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3" w15:restartNumberingAfterBreak="0">
    <w:nsid w:val="10D43A47"/>
    <w:multiLevelType w:val="hybridMultilevel"/>
    <w:tmpl w:val="812E4BE4"/>
    <w:lvl w:ilvl="0" w:tplc="EC72790C">
      <w:start w:val="1"/>
      <w:numFmt w:val="decimal"/>
      <w:pStyle w:val="Heading1"/>
      <w:lvlText w:val="%1."/>
      <w:lvlJc w:val="left"/>
      <w:pPr>
        <w:ind w:left="3195" w:hanging="360"/>
      </w:pPr>
      <w:rPr>
        <w:rFonts w:ascii="Times New Roman" w:hAnsi="Times New Roman" w:hint="default"/>
        <w:b w:val="0"/>
        <w:i w:val="0"/>
        <w:sz w:val="20"/>
      </w:rPr>
    </w:lvl>
    <w:lvl w:ilvl="1" w:tplc="08090019">
      <w:start w:val="1"/>
      <w:numFmt w:val="lowerLetter"/>
      <w:lvlText w:val="%2."/>
      <w:lvlJc w:val="left"/>
      <w:pPr>
        <w:ind w:left="4275" w:hanging="360"/>
      </w:pPr>
    </w:lvl>
    <w:lvl w:ilvl="2" w:tplc="0809001B">
      <w:start w:val="1"/>
      <w:numFmt w:val="lowerRoman"/>
      <w:lvlText w:val="%3."/>
      <w:lvlJc w:val="right"/>
      <w:pPr>
        <w:ind w:left="4995" w:hanging="180"/>
      </w:pPr>
    </w:lvl>
    <w:lvl w:ilvl="3" w:tplc="0809000F" w:tentative="1">
      <w:start w:val="1"/>
      <w:numFmt w:val="decimal"/>
      <w:lvlText w:val="%4."/>
      <w:lvlJc w:val="left"/>
      <w:pPr>
        <w:ind w:left="5715" w:hanging="360"/>
      </w:pPr>
    </w:lvl>
    <w:lvl w:ilvl="4" w:tplc="08090019" w:tentative="1">
      <w:start w:val="1"/>
      <w:numFmt w:val="lowerLetter"/>
      <w:lvlText w:val="%5."/>
      <w:lvlJc w:val="left"/>
      <w:pPr>
        <w:ind w:left="6435" w:hanging="360"/>
      </w:pPr>
    </w:lvl>
    <w:lvl w:ilvl="5" w:tplc="0809001B" w:tentative="1">
      <w:start w:val="1"/>
      <w:numFmt w:val="lowerRoman"/>
      <w:lvlText w:val="%6."/>
      <w:lvlJc w:val="right"/>
      <w:pPr>
        <w:ind w:left="7155" w:hanging="180"/>
      </w:pPr>
    </w:lvl>
    <w:lvl w:ilvl="6" w:tplc="0809000F" w:tentative="1">
      <w:start w:val="1"/>
      <w:numFmt w:val="decimal"/>
      <w:lvlText w:val="%7."/>
      <w:lvlJc w:val="left"/>
      <w:pPr>
        <w:ind w:left="7875" w:hanging="360"/>
      </w:pPr>
    </w:lvl>
    <w:lvl w:ilvl="7" w:tplc="08090019" w:tentative="1">
      <w:start w:val="1"/>
      <w:numFmt w:val="lowerLetter"/>
      <w:lvlText w:val="%8."/>
      <w:lvlJc w:val="left"/>
      <w:pPr>
        <w:ind w:left="8595" w:hanging="360"/>
      </w:pPr>
    </w:lvl>
    <w:lvl w:ilvl="8" w:tplc="0809001B" w:tentative="1">
      <w:start w:val="1"/>
      <w:numFmt w:val="lowerRoman"/>
      <w:lvlText w:val="%9."/>
      <w:lvlJc w:val="right"/>
      <w:pPr>
        <w:ind w:left="9315" w:hanging="180"/>
      </w:pPr>
    </w:lvl>
  </w:abstractNum>
  <w:abstractNum w:abstractNumId="4"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8" w15:restartNumberingAfterBreak="0">
    <w:nsid w:val="32923D0C"/>
    <w:multiLevelType w:val="hybridMultilevel"/>
    <w:tmpl w:val="A21A577E"/>
    <w:lvl w:ilvl="0" w:tplc="2B2E039C">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7CC460E"/>
    <w:multiLevelType w:val="hybridMultilevel"/>
    <w:tmpl w:val="74207B96"/>
    <w:lvl w:ilvl="0" w:tplc="2B2E039C">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2"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BB37C95"/>
    <w:multiLevelType w:val="hybridMultilevel"/>
    <w:tmpl w:val="E15AE5E2"/>
    <w:lvl w:ilvl="0" w:tplc="2B2E039C">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D51093"/>
    <w:multiLevelType w:val="multilevel"/>
    <w:tmpl w:val="1C7078A8"/>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0"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6"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16cid:durableId="105076453">
    <w:abstractNumId w:val="11"/>
  </w:num>
  <w:num w:numId="2" w16cid:durableId="52316497">
    <w:abstractNumId w:val="6"/>
  </w:num>
  <w:num w:numId="3" w16cid:durableId="244271101">
    <w:abstractNumId w:val="15"/>
  </w:num>
  <w:num w:numId="4" w16cid:durableId="1523280535">
    <w:abstractNumId w:val="15"/>
  </w:num>
  <w:num w:numId="5" w16cid:durableId="1982273734">
    <w:abstractNumId w:val="15"/>
  </w:num>
  <w:num w:numId="6" w16cid:durableId="2097819785">
    <w:abstractNumId w:val="7"/>
  </w:num>
  <w:num w:numId="7" w16cid:durableId="472022098">
    <w:abstractNumId w:val="12"/>
  </w:num>
  <w:num w:numId="8" w16cid:durableId="1406337744">
    <w:abstractNumId w:val="16"/>
  </w:num>
  <w:num w:numId="9" w16cid:durableId="866792557">
    <w:abstractNumId w:val="2"/>
  </w:num>
  <w:num w:numId="10" w16cid:durableId="1209146421">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16cid:durableId="2121801846">
    <w:abstractNumId w:val="15"/>
  </w:num>
  <w:num w:numId="12" w16cid:durableId="966669541">
    <w:abstractNumId w:val="15"/>
  </w:num>
  <w:num w:numId="13" w16cid:durableId="34695917">
    <w:abstractNumId w:val="15"/>
  </w:num>
  <w:num w:numId="14" w16cid:durableId="43608507">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16cid:durableId="1436898387">
    <w:abstractNumId w:val="15"/>
  </w:num>
  <w:num w:numId="16" w16cid:durableId="13574865">
    <w:abstractNumId w:val="15"/>
  </w:num>
  <w:num w:numId="17" w16cid:durableId="984243408">
    <w:abstractNumId w:val="15"/>
  </w:num>
  <w:num w:numId="18" w16cid:durableId="10376632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14896852">
    <w:abstractNumId w:val="15"/>
  </w:num>
  <w:num w:numId="20" w16cid:durableId="1623613834">
    <w:abstractNumId w:val="4"/>
  </w:num>
  <w:num w:numId="21" w16cid:durableId="2085254650">
    <w:abstractNumId w:val="15"/>
  </w:num>
  <w:num w:numId="22" w16cid:durableId="303628930">
    <w:abstractNumId w:val="5"/>
  </w:num>
  <w:num w:numId="23" w16cid:durableId="1824615491">
    <w:abstractNumId w:val="0"/>
  </w:num>
  <w:num w:numId="24" w16cid:durableId="1783844488">
    <w:abstractNumId w:val="14"/>
  </w:num>
  <w:num w:numId="25" w16cid:durableId="2065591972">
    <w:abstractNumId w:val="15"/>
  </w:num>
  <w:num w:numId="26" w16cid:durableId="758407921">
    <w:abstractNumId w:val="15"/>
  </w:num>
  <w:num w:numId="27" w16cid:durableId="973365759">
    <w:abstractNumId w:val="15"/>
  </w:num>
  <w:num w:numId="28" w16cid:durableId="249657462">
    <w:abstractNumId w:val="15"/>
  </w:num>
  <w:num w:numId="29" w16cid:durableId="1654718901">
    <w:abstractNumId w:val="15"/>
  </w:num>
  <w:num w:numId="30" w16cid:durableId="2122601556">
    <w:abstractNumId w:val="10"/>
  </w:num>
  <w:num w:numId="31" w16cid:durableId="422000130">
    <w:abstractNumId w:val="10"/>
  </w:num>
  <w:num w:numId="32" w16cid:durableId="1714161110">
    <w:abstractNumId w:val="15"/>
  </w:num>
  <w:num w:numId="33" w16cid:durableId="379331196">
    <w:abstractNumId w:val="15"/>
  </w:num>
  <w:num w:numId="34" w16cid:durableId="836305476">
    <w:abstractNumId w:val="3"/>
  </w:num>
  <w:num w:numId="35" w16cid:durableId="17125347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6414256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785226004">
    <w:abstractNumId w:val="8"/>
  </w:num>
  <w:num w:numId="38" w16cid:durableId="1108548728">
    <w:abstractNumId w:val="13"/>
  </w:num>
  <w:num w:numId="39" w16cid:durableId="1361662255">
    <w:abstractNumId w:val="9"/>
  </w:num>
  <w:num w:numId="40" w16cid:durableId="131288295">
    <w:abstractNumId w:val="1"/>
  </w:num>
  <w:num w:numId="41" w16cid:durableId="509685796">
    <w:abstractNumId w:val="15"/>
  </w:num>
  <w:num w:numId="42" w16cid:durableId="186551394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en-IE" w:vendorID="64" w:dllVersion="0" w:nlCheck="1" w:checkStyle="0"/>
  <w:activeWritingStyle w:appName="MSWord" w:lang="fr-BE" w:vendorID="64" w:dllVersion="0" w:nlCheck="1" w:checkStyle="0"/>
  <w:activeWritingStyle w:appName="MSWord" w:lang="de-DE" w:vendorID="64" w:dllVersion="0" w:nlCheck="1" w:checkStyle="0"/>
  <w:activeWritingStyle w:appName="MSWord" w:lang="en-DE"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 Bol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esfewv4rxfrzewpvbxetfz055evr2s0psw&quot;&gt;ModGroup-EndNote9_v14&lt;record-ids&gt;&lt;item&gt;745&lt;/item&gt;&lt;item&gt;1937&lt;/item&gt;&lt;item&gt;2120&lt;/item&gt;&lt;item&gt;2835&lt;/item&gt;&lt;item&gt;2836&lt;/item&gt;&lt;/record-ids&gt;&lt;/item&gt;&lt;/Libraries&gt;"/>
    <w:docVar w:name="SEC_Classification" w:val="None"/>
    <w:docVar w:name="SEC_ConfidentialAttachments" w:val="False"/>
  </w:docVars>
  <w:rsids>
    <w:rsidRoot w:val="00037321"/>
    <w:rsid w:val="00003206"/>
    <w:rsid w:val="000040E3"/>
    <w:rsid w:val="00013E69"/>
    <w:rsid w:val="000158DA"/>
    <w:rsid w:val="00017748"/>
    <w:rsid w:val="0002280A"/>
    <w:rsid w:val="000229AB"/>
    <w:rsid w:val="00024E38"/>
    <w:rsid w:val="0002569A"/>
    <w:rsid w:val="00031BAB"/>
    <w:rsid w:val="00037321"/>
    <w:rsid w:val="000442F3"/>
    <w:rsid w:val="00044C72"/>
    <w:rsid w:val="00057715"/>
    <w:rsid w:val="00060C22"/>
    <w:rsid w:val="00061979"/>
    <w:rsid w:val="00062CD4"/>
    <w:rsid w:val="00091DEB"/>
    <w:rsid w:val="00093A64"/>
    <w:rsid w:val="000A0299"/>
    <w:rsid w:val="000A2990"/>
    <w:rsid w:val="000C4332"/>
    <w:rsid w:val="000C561A"/>
    <w:rsid w:val="000C5FBB"/>
    <w:rsid w:val="000C6802"/>
    <w:rsid w:val="000D2004"/>
    <w:rsid w:val="000D2152"/>
    <w:rsid w:val="000D5961"/>
    <w:rsid w:val="000E7FBF"/>
    <w:rsid w:val="000F7E94"/>
    <w:rsid w:val="001119D6"/>
    <w:rsid w:val="00123FBB"/>
    <w:rsid w:val="0012715A"/>
    <w:rsid w:val="0013032C"/>
    <w:rsid w:val="001308F2"/>
    <w:rsid w:val="001313E8"/>
    <w:rsid w:val="00134186"/>
    <w:rsid w:val="0013557B"/>
    <w:rsid w:val="0013701C"/>
    <w:rsid w:val="00140FF6"/>
    <w:rsid w:val="0014418B"/>
    <w:rsid w:val="001446AB"/>
    <w:rsid w:val="00151D3B"/>
    <w:rsid w:val="00152BAF"/>
    <w:rsid w:val="00155ED1"/>
    <w:rsid w:val="00175EE8"/>
    <w:rsid w:val="00183BC4"/>
    <w:rsid w:val="00185EAE"/>
    <w:rsid w:val="001876EB"/>
    <w:rsid w:val="001A0259"/>
    <w:rsid w:val="001B0A71"/>
    <w:rsid w:val="001B272C"/>
    <w:rsid w:val="001B2DB1"/>
    <w:rsid w:val="001B2F5A"/>
    <w:rsid w:val="001C58F5"/>
    <w:rsid w:val="001C6EC4"/>
    <w:rsid w:val="001D1106"/>
    <w:rsid w:val="001D5217"/>
    <w:rsid w:val="001D5CEE"/>
    <w:rsid w:val="001D7C01"/>
    <w:rsid w:val="001E10DB"/>
    <w:rsid w:val="001E5D95"/>
    <w:rsid w:val="00201833"/>
    <w:rsid w:val="002071D9"/>
    <w:rsid w:val="0021040F"/>
    <w:rsid w:val="002132B4"/>
    <w:rsid w:val="0021790F"/>
    <w:rsid w:val="0022083B"/>
    <w:rsid w:val="0023450F"/>
    <w:rsid w:val="0023466D"/>
    <w:rsid w:val="00252636"/>
    <w:rsid w:val="002554C2"/>
    <w:rsid w:val="00256822"/>
    <w:rsid w:val="00257688"/>
    <w:rsid w:val="002635C9"/>
    <w:rsid w:val="0026525A"/>
    <w:rsid w:val="00265C8E"/>
    <w:rsid w:val="002705BC"/>
    <w:rsid w:val="00274790"/>
    <w:rsid w:val="00280117"/>
    <w:rsid w:val="0028301C"/>
    <w:rsid w:val="00285755"/>
    <w:rsid w:val="002A1A04"/>
    <w:rsid w:val="002A1F9C"/>
    <w:rsid w:val="002A381D"/>
    <w:rsid w:val="002A7340"/>
    <w:rsid w:val="002B29C2"/>
    <w:rsid w:val="002C0317"/>
    <w:rsid w:val="002C29DB"/>
    <w:rsid w:val="002C37F1"/>
    <w:rsid w:val="002C3BAA"/>
    <w:rsid w:val="002C3CB6"/>
    <w:rsid w:val="002C4208"/>
    <w:rsid w:val="002C4592"/>
    <w:rsid w:val="002D1D80"/>
    <w:rsid w:val="002E0949"/>
    <w:rsid w:val="002E69A7"/>
    <w:rsid w:val="002F4E23"/>
    <w:rsid w:val="00317122"/>
    <w:rsid w:val="00322BA4"/>
    <w:rsid w:val="0032528F"/>
    <w:rsid w:val="00332B9D"/>
    <w:rsid w:val="003352AC"/>
    <w:rsid w:val="00340C99"/>
    <w:rsid w:val="00352AF7"/>
    <w:rsid w:val="00352DE1"/>
    <w:rsid w:val="003574DC"/>
    <w:rsid w:val="00365BC7"/>
    <w:rsid w:val="0036676C"/>
    <w:rsid w:val="003728E6"/>
    <w:rsid w:val="00382E20"/>
    <w:rsid w:val="00390382"/>
    <w:rsid w:val="00390FAF"/>
    <w:rsid w:val="00396583"/>
    <w:rsid w:val="003A3492"/>
    <w:rsid w:val="003B5E0E"/>
    <w:rsid w:val="003D17E7"/>
    <w:rsid w:val="003D255A"/>
    <w:rsid w:val="003D5CD6"/>
    <w:rsid w:val="003E1FBD"/>
    <w:rsid w:val="003E28C8"/>
    <w:rsid w:val="003E7A48"/>
    <w:rsid w:val="003F21FF"/>
    <w:rsid w:val="003F7ACA"/>
    <w:rsid w:val="004045AC"/>
    <w:rsid w:val="00404A1A"/>
    <w:rsid w:val="00410A75"/>
    <w:rsid w:val="00412F62"/>
    <w:rsid w:val="004140C9"/>
    <w:rsid w:val="00416949"/>
    <w:rsid w:val="004216C2"/>
    <w:rsid w:val="0042678E"/>
    <w:rsid w:val="00426BA7"/>
    <w:rsid w:val="00427043"/>
    <w:rsid w:val="00435903"/>
    <w:rsid w:val="004370D8"/>
    <w:rsid w:val="0044058F"/>
    <w:rsid w:val="00440AAB"/>
    <w:rsid w:val="0044218F"/>
    <w:rsid w:val="00450E15"/>
    <w:rsid w:val="004626C4"/>
    <w:rsid w:val="00472C43"/>
    <w:rsid w:val="00484FD9"/>
    <w:rsid w:val="004863D2"/>
    <w:rsid w:val="00496C5A"/>
    <w:rsid w:val="004A4D6E"/>
    <w:rsid w:val="004B2960"/>
    <w:rsid w:val="004B35B7"/>
    <w:rsid w:val="004B5A60"/>
    <w:rsid w:val="004B600D"/>
    <w:rsid w:val="004C09DC"/>
    <w:rsid w:val="004C5DA1"/>
    <w:rsid w:val="004D5F69"/>
    <w:rsid w:val="004E3CC2"/>
    <w:rsid w:val="004F6C27"/>
    <w:rsid w:val="00502035"/>
    <w:rsid w:val="00503DF0"/>
    <w:rsid w:val="005059CA"/>
    <w:rsid w:val="00511659"/>
    <w:rsid w:val="005139AA"/>
    <w:rsid w:val="005268A1"/>
    <w:rsid w:val="005274B0"/>
    <w:rsid w:val="00532D51"/>
    <w:rsid w:val="005337B4"/>
    <w:rsid w:val="00533DFE"/>
    <w:rsid w:val="00537496"/>
    <w:rsid w:val="0054038B"/>
    <w:rsid w:val="00542A25"/>
    <w:rsid w:val="00544ED3"/>
    <w:rsid w:val="00545721"/>
    <w:rsid w:val="005513CB"/>
    <w:rsid w:val="00562A60"/>
    <w:rsid w:val="00563A56"/>
    <w:rsid w:val="00564773"/>
    <w:rsid w:val="00572E0B"/>
    <w:rsid w:val="00582058"/>
    <w:rsid w:val="0058477B"/>
    <w:rsid w:val="0058654F"/>
    <w:rsid w:val="00596ACA"/>
    <w:rsid w:val="005A612D"/>
    <w:rsid w:val="005B57FC"/>
    <w:rsid w:val="005C7C67"/>
    <w:rsid w:val="005D4134"/>
    <w:rsid w:val="005D7353"/>
    <w:rsid w:val="005E39BC"/>
    <w:rsid w:val="005E5D15"/>
    <w:rsid w:val="005F00A0"/>
    <w:rsid w:val="005F6667"/>
    <w:rsid w:val="005F7124"/>
    <w:rsid w:val="006100A7"/>
    <w:rsid w:val="006114BE"/>
    <w:rsid w:val="00612278"/>
    <w:rsid w:val="00617335"/>
    <w:rsid w:val="00627891"/>
    <w:rsid w:val="00630614"/>
    <w:rsid w:val="00630C4A"/>
    <w:rsid w:val="00630EA1"/>
    <w:rsid w:val="0063330E"/>
    <w:rsid w:val="00634601"/>
    <w:rsid w:val="006428F4"/>
    <w:rsid w:val="00647F33"/>
    <w:rsid w:val="00653E1B"/>
    <w:rsid w:val="00662532"/>
    <w:rsid w:val="00662E5D"/>
    <w:rsid w:val="0066420C"/>
    <w:rsid w:val="0066655B"/>
    <w:rsid w:val="0068335D"/>
    <w:rsid w:val="006904BE"/>
    <w:rsid w:val="006A35E8"/>
    <w:rsid w:val="006A47F5"/>
    <w:rsid w:val="006B2274"/>
    <w:rsid w:val="006B2CAD"/>
    <w:rsid w:val="006D0CDB"/>
    <w:rsid w:val="006D585A"/>
    <w:rsid w:val="006D6625"/>
    <w:rsid w:val="006E4E1A"/>
    <w:rsid w:val="006E5F2D"/>
    <w:rsid w:val="006F1BD4"/>
    <w:rsid w:val="006F5C43"/>
    <w:rsid w:val="00706B41"/>
    <w:rsid w:val="00712E17"/>
    <w:rsid w:val="00713095"/>
    <w:rsid w:val="00716654"/>
    <w:rsid w:val="00717C6F"/>
    <w:rsid w:val="00725E3B"/>
    <w:rsid w:val="007263AE"/>
    <w:rsid w:val="00726D85"/>
    <w:rsid w:val="00733153"/>
    <w:rsid w:val="00741A9B"/>
    <w:rsid w:val="00743982"/>
    <w:rsid w:val="007445DA"/>
    <w:rsid w:val="00753D8D"/>
    <w:rsid w:val="00755AD4"/>
    <w:rsid w:val="00755DE1"/>
    <w:rsid w:val="0076422C"/>
    <w:rsid w:val="007706A3"/>
    <w:rsid w:val="007739DD"/>
    <w:rsid w:val="00774192"/>
    <w:rsid w:val="00781DD7"/>
    <w:rsid w:val="007919EE"/>
    <w:rsid w:val="007B4FD1"/>
    <w:rsid w:val="007B6350"/>
    <w:rsid w:val="007C75FA"/>
    <w:rsid w:val="007E5E8B"/>
    <w:rsid w:val="007E79CD"/>
    <w:rsid w:val="007F2D28"/>
    <w:rsid w:val="007F60E3"/>
    <w:rsid w:val="00802381"/>
    <w:rsid w:val="008163B9"/>
    <w:rsid w:val="00820FAF"/>
    <w:rsid w:val="00822B23"/>
    <w:rsid w:val="00827309"/>
    <w:rsid w:val="0083096A"/>
    <w:rsid w:val="0083137C"/>
    <w:rsid w:val="00831E88"/>
    <w:rsid w:val="00837A08"/>
    <w:rsid w:val="00840A05"/>
    <w:rsid w:val="0084607E"/>
    <w:rsid w:val="00847BA1"/>
    <w:rsid w:val="00847BFF"/>
    <w:rsid w:val="00855B67"/>
    <w:rsid w:val="00864CEC"/>
    <w:rsid w:val="0086759F"/>
    <w:rsid w:val="008707EE"/>
    <w:rsid w:val="00871F40"/>
    <w:rsid w:val="00880CAD"/>
    <w:rsid w:val="00883848"/>
    <w:rsid w:val="00884591"/>
    <w:rsid w:val="00895560"/>
    <w:rsid w:val="00897ED5"/>
    <w:rsid w:val="008B6BB9"/>
    <w:rsid w:val="008D6281"/>
    <w:rsid w:val="008D66C6"/>
    <w:rsid w:val="008E4F2D"/>
    <w:rsid w:val="008E78CA"/>
    <w:rsid w:val="008F0591"/>
    <w:rsid w:val="008F4120"/>
    <w:rsid w:val="008F474A"/>
    <w:rsid w:val="008F684E"/>
    <w:rsid w:val="009109FA"/>
    <w:rsid w:val="0091152D"/>
    <w:rsid w:val="00911543"/>
    <w:rsid w:val="009239C7"/>
    <w:rsid w:val="00924A83"/>
    <w:rsid w:val="00927873"/>
    <w:rsid w:val="0093049C"/>
    <w:rsid w:val="00935297"/>
    <w:rsid w:val="0094192E"/>
    <w:rsid w:val="009519C9"/>
    <w:rsid w:val="00954EBE"/>
    <w:rsid w:val="0095504E"/>
    <w:rsid w:val="00956F32"/>
    <w:rsid w:val="00961F0F"/>
    <w:rsid w:val="0096361A"/>
    <w:rsid w:val="0096379C"/>
    <w:rsid w:val="0097242A"/>
    <w:rsid w:val="009824F6"/>
    <w:rsid w:val="0099510F"/>
    <w:rsid w:val="00996D55"/>
    <w:rsid w:val="009973E0"/>
    <w:rsid w:val="009B7B96"/>
    <w:rsid w:val="009C145D"/>
    <w:rsid w:val="009D0B86"/>
    <w:rsid w:val="009D3721"/>
    <w:rsid w:val="009E0D5B"/>
    <w:rsid w:val="009E1558"/>
    <w:rsid w:val="009E7847"/>
    <w:rsid w:val="009F1A9A"/>
    <w:rsid w:val="009F7673"/>
    <w:rsid w:val="00A0587E"/>
    <w:rsid w:val="00A07B8C"/>
    <w:rsid w:val="00A102F7"/>
    <w:rsid w:val="00A22718"/>
    <w:rsid w:val="00A2308F"/>
    <w:rsid w:val="00A233D1"/>
    <w:rsid w:val="00A35964"/>
    <w:rsid w:val="00A371E3"/>
    <w:rsid w:val="00A41424"/>
    <w:rsid w:val="00A42898"/>
    <w:rsid w:val="00A44324"/>
    <w:rsid w:val="00A45E2C"/>
    <w:rsid w:val="00A57919"/>
    <w:rsid w:val="00A60439"/>
    <w:rsid w:val="00A6176A"/>
    <w:rsid w:val="00A733CB"/>
    <w:rsid w:val="00A77686"/>
    <w:rsid w:val="00A80359"/>
    <w:rsid w:val="00A86814"/>
    <w:rsid w:val="00A879C3"/>
    <w:rsid w:val="00A87D4A"/>
    <w:rsid w:val="00A909A8"/>
    <w:rsid w:val="00AB48AC"/>
    <w:rsid w:val="00AB6ACE"/>
    <w:rsid w:val="00AC4171"/>
    <w:rsid w:val="00AC5A3A"/>
    <w:rsid w:val="00AD5A13"/>
    <w:rsid w:val="00AD6F61"/>
    <w:rsid w:val="00AE166E"/>
    <w:rsid w:val="00AE2197"/>
    <w:rsid w:val="00AE3D73"/>
    <w:rsid w:val="00AE48C4"/>
    <w:rsid w:val="00AE57DD"/>
    <w:rsid w:val="00AF79EC"/>
    <w:rsid w:val="00AF7FF8"/>
    <w:rsid w:val="00B15EAC"/>
    <w:rsid w:val="00B17FAB"/>
    <w:rsid w:val="00B20063"/>
    <w:rsid w:val="00B24F8A"/>
    <w:rsid w:val="00B42408"/>
    <w:rsid w:val="00B43E27"/>
    <w:rsid w:val="00B55276"/>
    <w:rsid w:val="00B604BE"/>
    <w:rsid w:val="00B72C51"/>
    <w:rsid w:val="00B82FA5"/>
    <w:rsid w:val="00B922A2"/>
    <w:rsid w:val="00BA5E26"/>
    <w:rsid w:val="00BC6BAA"/>
    <w:rsid w:val="00BC7E74"/>
    <w:rsid w:val="00BD1400"/>
    <w:rsid w:val="00BD541A"/>
    <w:rsid w:val="00BD605C"/>
    <w:rsid w:val="00BE2A76"/>
    <w:rsid w:val="00BE2EC3"/>
    <w:rsid w:val="00BF1901"/>
    <w:rsid w:val="00BF3F5E"/>
    <w:rsid w:val="00C0382B"/>
    <w:rsid w:val="00C31F15"/>
    <w:rsid w:val="00C324D9"/>
    <w:rsid w:val="00C55A35"/>
    <w:rsid w:val="00C64388"/>
    <w:rsid w:val="00C65E60"/>
    <w:rsid w:val="00C66324"/>
    <w:rsid w:val="00C709A0"/>
    <w:rsid w:val="00C72E4C"/>
    <w:rsid w:val="00C7644E"/>
    <w:rsid w:val="00C80EFC"/>
    <w:rsid w:val="00C830CD"/>
    <w:rsid w:val="00C8527C"/>
    <w:rsid w:val="00C94D5D"/>
    <w:rsid w:val="00C95F05"/>
    <w:rsid w:val="00CA0102"/>
    <w:rsid w:val="00CA574B"/>
    <w:rsid w:val="00CA7591"/>
    <w:rsid w:val="00CB2CEA"/>
    <w:rsid w:val="00CB4D0B"/>
    <w:rsid w:val="00CC0942"/>
    <w:rsid w:val="00CE4AD4"/>
    <w:rsid w:val="00CE5A52"/>
    <w:rsid w:val="00CF7AF3"/>
    <w:rsid w:val="00D04D6A"/>
    <w:rsid w:val="00D26ADA"/>
    <w:rsid w:val="00D30AA3"/>
    <w:rsid w:val="00D30C44"/>
    <w:rsid w:val="00D33436"/>
    <w:rsid w:val="00D344FB"/>
    <w:rsid w:val="00D35A78"/>
    <w:rsid w:val="00D430F6"/>
    <w:rsid w:val="00D555A1"/>
    <w:rsid w:val="00D562F9"/>
    <w:rsid w:val="00D57CA1"/>
    <w:rsid w:val="00D57E1F"/>
    <w:rsid w:val="00D62E8E"/>
    <w:rsid w:val="00D64DC2"/>
    <w:rsid w:val="00D71E92"/>
    <w:rsid w:val="00D736D0"/>
    <w:rsid w:val="00D74F42"/>
    <w:rsid w:val="00D84C2C"/>
    <w:rsid w:val="00DA46CA"/>
    <w:rsid w:val="00DA4E1E"/>
    <w:rsid w:val="00DB4A07"/>
    <w:rsid w:val="00DD3514"/>
    <w:rsid w:val="00DD6B09"/>
    <w:rsid w:val="00DE297E"/>
    <w:rsid w:val="00DF1E7B"/>
    <w:rsid w:val="00DF21EB"/>
    <w:rsid w:val="00DF38EA"/>
    <w:rsid w:val="00E03BF3"/>
    <w:rsid w:val="00E12B5C"/>
    <w:rsid w:val="00E20E70"/>
    <w:rsid w:val="00E22CEA"/>
    <w:rsid w:val="00E22CEF"/>
    <w:rsid w:val="00E24D6A"/>
    <w:rsid w:val="00E25B68"/>
    <w:rsid w:val="00E379A5"/>
    <w:rsid w:val="00E6017E"/>
    <w:rsid w:val="00E65835"/>
    <w:rsid w:val="00E66C09"/>
    <w:rsid w:val="00E84003"/>
    <w:rsid w:val="00E9339D"/>
    <w:rsid w:val="00E94BF6"/>
    <w:rsid w:val="00EA274C"/>
    <w:rsid w:val="00EA5785"/>
    <w:rsid w:val="00EB67D4"/>
    <w:rsid w:val="00EB7AAB"/>
    <w:rsid w:val="00EC10FC"/>
    <w:rsid w:val="00ED01EC"/>
    <w:rsid w:val="00ED0A99"/>
    <w:rsid w:val="00ED3C90"/>
    <w:rsid w:val="00ED6912"/>
    <w:rsid w:val="00EE0041"/>
    <w:rsid w:val="00EE29B9"/>
    <w:rsid w:val="00EE6821"/>
    <w:rsid w:val="00F00080"/>
    <w:rsid w:val="00F004EE"/>
    <w:rsid w:val="00F01314"/>
    <w:rsid w:val="00F21FD0"/>
    <w:rsid w:val="00F31005"/>
    <w:rsid w:val="00F36C0D"/>
    <w:rsid w:val="00F37B4D"/>
    <w:rsid w:val="00F42E23"/>
    <w:rsid w:val="00F441EC"/>
    <w:rsid w:val="00F45EEE"/>
    <w:rsid w:val="00F50D72"/>
    <w:rsid w:val="00F51E9C"/>
    <w:rsid w:val="00F523CA"/>
    <w:rsid w:val="00F653BB"/>
    <w:rsid w:val="00F676B6"/>
    <w:rsid w:val="00F705A0"/>
    <w:rsid w:val="00F73892"/>
    <w:rsid w:val="00F74A9D"/>
    <w:rsid w:val="00F85095"/>
    <w:rsid w:val="00F96F17"/>
    <w:rsid w:val="00FA2914"/>
    <w:rsid w:val="00FA3915"/>
    <w:rsid w:val="00FA5EE4"/>
    <w:rsid w:val="00FC792E"/>
    <w:rsid w:val="00FE4219"/>
    <w:rsid w:val="00FF386F"/>
    <w:rsid w:val="00FF6F9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99"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qFormat="1"/>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Headin"/>
    <w:link w:val="Heading1Char"/>
    <w:uiPriority w:val="4"/>
    <w:rsid w:val="00B42408"/>
    <w:pPr>
      <w:widowControl w:val="0"/>
      <w:numPr>
        <w:numId w:val="34"/>
      </w:numPr>
      <w:spacing w:before="100" w:beforeAutospacing="1" w:after="100" w:afterAutospacing="1" w:line="280" w:lineRule="atLeast"/>
      <w:ind w:left="0" w:firstLine="0"/>
      <w:outlineLvl w:val="0"/>
    </w:pPr>
    <w:rPr>
      <w:rFonts w:cs="Arial"/>
      <w:bCs/>
      <w:caps/>
      <w:szCs w:val="32"/>
      <w:lang w:eastAsia="en-US"/>
    </w:rPr>
  </w:style>
  <w:style w:type="paragraph" w:styleId="Heading2">
    <w:name w:val="heading 2"/>
    <w:aliases w:val="1st Level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Heading"/>
    <w:next w:val="BodyText"/>
    <w:link w:val="Heading3Char"/>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link w:val="Heading4Char"/>
    <w:uiPriority w:val="4"/>
    <w:qFormat/>
    <w:rsid w:val="00897ED5"/>
    <w:pPr>
      <w:widowControl w:val="0"/>
      <w:numPr>
        <w:ilvl w:val="3"/>
        <w:numId w:val="12"/>
      </w:numPr>
      <w:spacing w:before="100" w:beforeAutospacing="1" w:after="100" w:afterAutospacing="1" w:line="240" w:lineRule="atLeast"/>
      <w:ind w:left="1701"/>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5268A1"/>
    <w:pPr>
      <w:spacing w:after="120" w:line="260" w:lineRule="atLeast"/>
      <w:jc w:val="both"/>
    </w:pPr>
    <w:rPr>
      <w:sz w:val="22"/>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link w:val="HeaderChar"/>
    <w:uiPriority w:val="9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qFormat/>
    <w:locked/>
    <w:rsid w:val="00BC6BAA"/>
    <w:pPr>
      <w:spacing w:line="280" w:lineRule="atLeast"/>
      <w:ind w:left="567" w:right="567"/>
      <w:jc w:val="center"/>
      <w:outlineLvl w:val="0"/>
    </w:pPr>
    <w:rPr>
      <w:rFonts w:ascii="Times New Roman Bold" w:hAnsi="Times New Roman Bold" w:cs="Arial"/>
      <w:b/>
      <w:bCs/>
      <w:caps/>
      <w:sz w:val="24"/>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uiPriority w:val="3"/>
    <w:qFormat/>
    <w:rsid w:val="00A80359"/>
    <w:pPr>
      <w:spacing w:after="100" w:afterAutospacing="1" w:line="280" w:lineRule="atLeast"/>
      <w:ind w:left="567" w:right="567"/>
      <w:contextualSpacing/>
      <w:jc w:val="center"/>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rsid w:val="00B82FA5"/>
    <w:pPr>
      <w:jc w:val="center"/>
    </w:pPr>
    <w:rPr>
      <w:b/>
      <w:sz w:val="16"/>
      <w:szCs w:val="16"/>
    </w:rPr>
  </w:style>
  <w:style w:type="paragraph" w:customStyle="1" w:styleId="Authornameandaffiliation">
    <w:name w:val="Author name and affiliation"/>
    <w:link w:val="AuthornameandaffiliationChar"/>
    <w:uiPriority w:val="49"/>
    <w:qFormat/>
    <w:rsid w:val="007C75FA"/>
    <w:pPr>
      <w:ind w:left="567"/>
      <w:contextualSpacing/>
    </w:pPr>
    <w:rPr>
      <w:sz w:val="22"/>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Introductiontitle">
    <w:name w:val="Introduction title"/>
    <w:basedOn w:val="Authornameandaffiliation"/>
    <w:link w:val="IntroductiontitleChar"/>
    <w:autoRedefine/>
    <w:uiPriority w:val="49"/>
    <w:qFormat/>
    <w:rsid w:val="004140C9"/>
    <w:pPr>
      <w:spacing w:line="240" w:lineRule="atLeast"/>
      <w:ind w:left="0" w:firstLine="567"/>
    </w:pPr>
  </w:style>
  <w:style w:type="character" w:customStyle="1" w:styleId="BodyTextChar">
    <w:name w:val="Body Text Char"/>
    <w:basedOn w:val="DefaultParagraphFont"/>
    <w:link w:val="BodyText"/>
    <w:rsid w:val="005268A1"/>
    <w:rPr>
      <w:sz w:val="22"/>
      <w:lang w:eastAsia="en-US"/>
    </w:rPr>
  </w:style>
  <w:style w:type="character" w:customStyle="1" w:styleId="AuthornameandaffiliationChar">
    <w:name w:val="Author name and affiliation Char"/>
    <w:basedOn w:val="BodyTextChar"/>
    <w:link w:val="Authornameandaffiliation"/>
    <w:uiPriority w:val="49"/>
    <w:rsid w:val="007C75FA"/>
    <w:rPr>
      <w:sz w:val="22"/>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roductiontitleChar">
    <w:name w:val="Introduction title Char"/>
    <w:basedOn w:val="AuthornameandaffiliationChar"/>
    <w:link w:val="Introductiontitle"/>
    <w:uiPriority w:val="49"/>
    <w:rsid w:val="004140C9"/>
    <w:rPr>
      <w:sz w:val="22"/>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C75FA"/>
    <w:pPr>
      <w:jc w:val="center"/>
    </w:pPr>
    <w:rPr>
      <w:i/>
      <w:sz w:val="20"/>
    </w:rPr>
  </w:style>
  <w:style w:type="paragraph" w:customStyle="1" w:styleId="Otherunnumberedheadings">
    <w:name w:val="Other unnumbered headings"/>
    <w:next w:val="BodyText"/>
    <w:link w:val="OtherunnumberedheadingsChar"/>
    <w:uiPriority w:val="49"/>
    <w:qFormat/>
    <w:locked/>
    <w:rsid w:val="005268A1"/>
    <w:pPr>
      <w:spacing w:before="100" w:beforeAutospacing="1" w:after="100" w:afterAutospacing="1" w:line="260" w:lineRule="atLeast"/>
      <w:jc w:val="center"/>
    </w:pPr>
    <w:rPr>
      <w:rFonts w:ascii="Times New Roman Bold" w:hAnsi="Times New Roman Bold"/>
      <w:b/>
      <w:caps/>
      <w:sz w:val="22"/>
      <w:lang w:eastAsia="en-US"/>
    </w:rPr>
  </w:style>
  <w:style w:type="character" w:customStyle="1" w:styleId="FigurecaptionChar">
    <w:name w:val="Figure caption Char"/>
    <w:basedOn w:val="BodyTextChar"/>
    <w:link w:val="Figurecaption"/>
    <w:uiPriority w:val="49"/>
    <w:rsid w:val="007C75FA"/>
    <w:rPr>
      <w:i/>
      <w:sz w:val="22"/>
      <w:lang w:eastAsia="en-US"/>
    </w:rPr>
  </w:style>
  <w:style w:type="paragraph" w:customStyle="1" w:styleId="Referencelist">
    <w:name w:val="Reference list"/>
    <w:basedOn w:val="BodyText"/>
    <w:link w:val="ReferencelistChar"/>
    <w:uiPriority w:val="49"/>
    <w:qFormat/>
    <w:rsid w:val="005268A1"/>
    <w:pPr>
      <w:numPr>
        <w:numId w:val="30"/>
      </w:numPr>
      <w:spacing w:after="0"/>
      <w:ind w:left="714" w:hanging="357"/>
    </w:pPr>
    <w:rPr>
      <w:sz w:val="20"/>
      <w:szCs w:val="18"/>
    </w:rPr>
  </w:style>
  <w:style w:type="character" w:customStyle="1" w:styleId="OtherunnumberedheadingsChar">
    <w:name w:val="Other unnumbered headings Char"/>
    <w:basedOn w:val="BodyTextChar"/>
    <w:link w:val="Otherunnumberedheadings"/>
    <w:uiPriority w:val="49"/>
    <w:rsid w:val="005268A1"/>
    <w:rPr>
      <w:rFonts w:ascii="Times New Roman Bold" w:hAnsi="Times New Roman Bold"/>
      <w:b/>
      <w:caps/>
      <w:sz w:val="22"/>
      <w:lang w:eastAsia="en-US"/>
    </w:rPr>
  </w:style>
  <w:style w:type="character" w:customStyle="1" w:styleId="ReferencelistChar">
    <w:name w:val="Reference list Char"/>
    <w:basedOn w:val="BodyTextChar"/>
    <w:link w:val="Referencelist"/>
    <w:uiPriority w:val="49"/>
    <w:rsid w:val="005268A1"/>
    <w:rPr>
      <w:sz w:val="22"/>
      <w:szCs w:val="18"/>
      <w:lang w:eastAsia="en-US"/>
    </w:rPr>
  </w:style>
  <w:style w:type="paragraph" w:customStyle="1" w:styleId="TableTitle">
    <w:name w:val="Table Title"/>
    <w:basedOn w:val="BodyText"/>
    <w:link w:val="TableTitleChar"/>
    <w:uiPriority w:val="49"/>
    <w:qFormat/>
    <w:rsid w:val="007C75FA"/>
    <w:rPr>
      <w:caps/>
    </w:rPr>
  </w:style>
  <w:style w:type="character" w:customStyle="1" w:styleId="TableTitleChar">
    <w:name w:val="Table Title Char"/>
    <w:basedOn w:val="BodyTextChar"/>
    <w:link w:val="TableTitle"/>
    <w:uiPriority w:val="49"/>
    <w:rsid w:val="007C75FA"/>
    <w:rPr>
      <w:caps/>
      <w:sz w:val="22"/>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7C75FA"/>
    <w:pPr>
      <w:tabs>
        <w:tab w:val="left" w:pos="709"/>
      </w:tabs>
      <w:overflowPunct/>
      <w:autoSpaceDE/>
      <w:autoSpaceDN/>
      <w:adjustRightInd/>
      <w:spacing w:after="120"/>
      <w:ind w:left="709" w:hanging="709"/>
      <w:textAlignment w:val="auto"/>
    </w:pPr>
    <w:rPr>
      <w:i/>
      <w:iCs/>
      <w:sz w:val="20"/>
      <w:szCs w:val="18"/>
    </w:rPr>
  </w:style>
  <w:style w:type="character" w:customStyle="1" w:styleId="FIG-LONGChar">
    <w:name w:val="FIG-LONG Char"/>
    <w:basedOn w:val="DefaultParagraphFont"/>
    <w:link w:val="FIG-LONG"/>
    <w:rsid w:val="007C75FA"/>
    <w:rPr>
      <w:i/>
      <w:iCs/>
      <w:szCs w:val="18"/>
      <w:lang w:eastAsia="en-US"/>
    </w:rPr>
  </w:style>
  <w:style w:type="table" w:customStyle="1" w:styleId="TableGrid1">
    <w:name w:val="Table Grid1"/>
    <w:basedOn w:val="TableNormal"/>
    <w:next w:val="TableGrid"/>
    <w:uiPriority w:val="59"/>
    <w:rsid w:val="002C29DB"/>
    <w:rPr>
      <w:rFonts w:asciiTheme="minorHAnsi"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49"/>
    <w:semiHidden/>
    <w:unhideWhenUsed/>
    <w:locked/>
    <w:rsid w:val="00A233D1"/>
    <w:rPr>
      <w:sz w:val="16"/>
      <w:szCs w:val="16"/>
    </w:rPr>
  </w:style>
  <w:style w:type="paragraph" w:styleId="CommentText">
    <w:name w:val="annotation text"/>
    <w:basedOn w:val="Normal"/>
    <w:link w:val="CommentTextChar"/>
    <w:uiPriority w:val="49"/>
    <w:semiHidden/>
    <w:unhideWhenUsed/>
    <w:locked/>
    <w:rsid w:val="00A233D1"/>
    <w:rPr>
      <w:sz w:val="20"/>
    </w:rPr>
  </w:style>
  <w:style w:type="character" w:customStyle="1" w:styleId="CommentTextChar">
    <w:name w:val="Comment Text Char"/>
    <w:basedOn w:val="DefaultParagraphFont"/>
    <w:link w:val="CommentText"/>
    <w:uiPriority w:val="49"/>
    <w:semiHidden/>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paragraph" w:styleId="Revision">
    <w:name w:val="Revision"/>
    <w:hidden/>
    <w:uiPriority w:val="99"/>
    <w:semiHidden/>
    <w:rsid w:val="00712E17"/>
    <w:rPr>
      <w:sz w:val="22"/>
      <w:lang w:eastAsia="en-US"/>
    </w:rPr>
  </w:style>
  <w:style w:type="paragraph" w:styleId="NoSpacing">
    <w:name w:val="No Spacing"/>
    <w:link w:val="NoSpacingChar"/>
    <w:uiPriority w:val="1"/>
    <w:locked/>
    <w:rsid w:val="0083137C"/>
    <w:rPr>
      <w:rFonts w:asciiTheme="minorHAnsi" w:hAnsiTheme="minorHAnsi" w:cstheme="minorBidi"/>
      <w:sz w:val="22"/>
      <w:szCs w:val="22"/>
      <w:lang w:val="en-US" w:eastAsia="en-US"/>
    </w:rPr>
  </w:style>
  <w:style w:type="character" w:customStyle="1" w:styleId="NoSpacingChar">
    <w:name w:val="No Spacing Char"/>
    <w:basedOn w:val="DefaultParagraphFont"/>
    <w:link w:val="NoSpacing"/>
    <w:uiPriority w:val="1"/>
    <w:rsid w:val="0083137C"/>
    <w:rPr>
      <w:rFonts w:asciiTheme="minorHAnsi" w:hAnsiTheme="minorHAnsi" w:cstheme="minorBidi"/>
      <w:sz w:val="22"/>
      <w:szCs w:val="22"/>
      <w:lang w:val="en-US" w:eastAsia="en-US"/>
    </w:rPr>
  </w:style>
  <w:style w:type="paragraph" w:customStyle="1" w:styleId="IntroductionBodyText">
    <w:name w:val="Introduction Body Text"/>
    <w:basedOn w:val="Introductiontitle"/>
    <w:link w:val="IntroductionBodyTextChar"/>
    <w:uiPriority w:val="49"/>
    <w:rsid w:val="0013032C"/>
    <w:rPr>
      <w:b/>
      <w:bCs/>
      <w:sz w:val="18"/>
    </w:rPr>
  </w:style>
  <w:style w:type="character" w:customStyle="1" w:styleId="IntroductionBodyTextChar">
    <w:name w:val="Introduction Body Text Char"/>
    <w:basedOn w:val="IntroductiontitleChar"/>
    <w:link w:val="IntroductionBodyText"/>
    <w:uiPriority w:val="49"/>
    <w:rsid w:val="0013032C"/>
    <w:rPr>
      <w:b/>
      <w:bCs/>
      <w:sz w:val="18"/>
      <w:lang w:val="en-US" w:eastAsia="en-US"/>
    </w:rPr>
  </w:style>
  <w:style w:type="paragraph" w:customStyle="1" w:styleId="PaperTitle">
    <w:name w:val="Paper Title"/>
    <w:basedOn w:val="Heading1"/>
    <w:link w:val="PaperTitleChar"/>
    <w:uiPriority w:val="49"/>
    <w:rsid w:val="00BC6BAA"/>
  </w:style>
  <w:style w:type="character" w:customStyle="1" w:styleId="Heading1Char">
    <w:name w:val="Heading 1 Char"/>
    <w:aliases w:val="Headin Char"/>
    <w:basedOn w:val="DefaultParagraphFont"/>
    <w:link w:val="Heading1"/>
    <w:uiPriority w:val="4"/>
    <w:rsid w:val="00B42408"/>
    <w:rPr>
      <w:rFonts w:cs="Arial"/>
      <w:bCs/>
      <w:caps/>
      <w:szCs w:val="32"/>
      <w:lang w:eastAsia="en-US"/>
    </w:rPr>
  </w:style>
  <w:style w:type="character" w:customStyle="1" w:styleId="PaperTitleChar">
    <w:name w:val="Paper Title Char"/>
    <w:basedOn w:val="Heading1Char"/>
    <w:link w:val="PaperTitle"/>
    <w:uiPriority w:val="49"/>
    <w:rsid w:val="00BC6BAA"/>
    <w:rPr>
      <w:rFonts w:cs="Arial"/>
      <w:bCs/>
      <w:caps/>
      <w:szCs w:val="32"/>
      <w:lang w:eastAsia="en-US"/>
    </w:rPr>
  </w:style>
  <w:style w:type="paragraph" w:customStyle="1" w:styleId="Heading2nd">
    <w:name w:val="Heading 2nd"/>
    <w:basedOn w:val="Heading3"/>
    <w:link w:val="Heading2ndChar"/>
    <w:uiPriority w:val="49"/>
    <w:qFormat/>
    <w:rsid w:val="007C75FA"/>
    <w:rPr>
      <w:sz w:val="22"/>
    </w:rPr>
  </w:style>
  <w:style w:type="character" w:customStyle="1" w:styleId="Heading3Char">
    <w:name w:val="Heading 3 Char"/>
    <w:aliases w:val="Heading Char"/>
    <w:basedOn w:val="DefaultParagraphFont"/>
    <w:link w:val="Heading3"/>
    <w:uiPriority w:val="4"/>
    <w:rsid w:val="003F7ACA"/>
    <w:rPr>
      <w:b/>
      <w:lang w:eastAsia="en-US"/>
    </w:rPr>
  </w:style>
  <w:style w:type="character" w:customStyle="1" w:styleId="Heading2ndChar">
    <w:name w:val="Heading 2nd Char"/>
    <w:basedOn w:val="Heading3Char"/>
    <w:link w:val="Heading2nd"/>
    <w:uiPriority w:val="49"/>
    <w:rsid w:val="007C75FA"/>
    <w:rPr>
      <w:b/>
      <w:sz w:val="22"/>
      <w:lang w:eastAsia="en-US"/>
    </w:rPr>
  </w:style>
  <w:style w:type="paragraph" w:customStyle="1" w:styleId="Heading3rd">
    <w:name w:val="Heading 3rd"/>
    <w:basedOn w:val="Heading4"/>
    <w:link w:val="Heading3rdChar"/>
    <w:uiPriority w:val="49"/>
    <w:qFormat/>
    <w:rsid w:val="007C75FA"/>
    <w:pPr>
      <w:ind w:left="0"/>
    </w:pPr>
    <w:rPr>
      <w:sz w:val="22"/>
    </w:rPr>
  </w:style>
  <w:style w:type="character" w:customStyle="1" w:styleId="Heading4Char">
    <w:name w:val="Heading 4 Char"/>
    <w:aliases w:val="3rd level paper heading Char"/>
    <w:basedOn w:val="DefaultParagraphFont"/>
    <w:link w:val="Heading4"/>
    <w:uiPriority w:val="4"/>
    <w:rsid w:val="003F7ACA"/>
    <w:rPr>
      <w:i/>
      <w:lang w:val="en-US" w:eastAsia="en-US"/>
    </w:rPr>
  </w:style>
  <w:style w:type="character" w:customStyle="1" w:styleId="Heading3rdChar">
    <w:name w:val="Heading 3rd Char"/>
    <w:basedOn w:val="Heading4Char"/>
    <w:link w:val="Heading3rd"/>
    <w:uiPriority w:val="49"/>
    <w:rsid w:val="007C75FA"/>
    <w:rPr>
      <w:i/>
      <w:sz w:val="22"/>
      <w:lang w:val="en-US" w:eastAsia="en-US"/>
    </w:rPr>
  </w:style>
  <w:style w:type="paragraph" w:customStyle="1" w:styleId="Heading1st">
    <w:name w:val="Heading 1st"/>
    <w:basedOn w:val="Heading2"/>
    <w:link w:val="Heading1stChar"/>
    <w:autoRedefine/>
    <w:uiPriority w:val="49"/>
    <w:qFormat/>
    <w:rsid w:val="007C75FA"/>
    <w:rPr>
      <w:sz w:val="22"/>
    </w:rPr>
  </w:style>
  <w:style w:type="character" w:customStyle="1" w:styleId="Heading1stChar">
    <w:name w:val="Heading 1st Char"/>
    <w:basedOn w:val="Heading1Char"/>
    <w:link w:val="Heading1st"/>
    <w:uiPriority w:val="49"/>
    <w:rsid w:val="007C75FA"/>
    <w:rPr>
      <w:rFonts w:cs="Arial"/>
      <w:bCs w:val="0"/>
      <w:caps/>
      <w:sz w:val="22"/>
      <w:szCs w:val="32"/>
      <w:lang w:eastAsia="en-US"/>
    </w:rPr>
  </w:style>
  <w:style w:type="character" w:styleId="Hyperlink">
    <w:name w:val="Hyperlink"/>
    <w:basedOn w:val="DefaultParagraphFont"/>
    <w:uiPriority w:val="49"/>
    <w:unhideWhenUsed/>
    <w:locked/>
    <w:rsid w:val="0066420C"/>
    <w:rPr>
      <w:color w:val="0000FF" w:themeColor="hyperlink"/>
      <w:u w:val="single"/>
    </w:rPr>
  </w:style>
  <w:style w:type="character" w:styleId="UnresolvedMention">
    <w:name w:val="Unresolved Mention"/>
    <w:basedOn w:val="DefaultParagraphFont"/>
    <w:uiPriority w:val="99"/>
    <w:semiHidden/>
    <w:unhideWhenUsed/>
    <w:rsid w:val="0066420C"/>
    <w:rPr>
      <w:color w:val="605E5C"/>
      <w:shd w:val="clear" w:color="auto" w:fill="E1DFDD"/>
    </w:rPr>
  </w:style>
  <w:style w:type="character" w:customStyle="1" w:styleId="HeaderChar">
    <w:name w:val="Header Char"/>
    <w:basedOn w:val="DefaultParagraphFont"/>
    <w:link w:val="Header"/>
    <w:uiPriority w:val="99"/>
    <w:rsid w:val="00E379A5"/>
    <w:rPr>
      <w:sz w:val="18"/>
      <w:lang w:val="en-US" w:eastAsia="en-US"/>
    </w:rPr>
  </w:style>
  <w:style w:type="paragraph" w:styleId="ListParagraph">
    <w:name w:val="List Paragraph"/>
    <w:basedOn w:val="Normal"/>
    <w:uiPriority w:val="34"/>
    <w:qFormat/>
    <w:locked/>
    <w:rsid w:val="00D430F6"/>
    <w:pPr>
      <w:overflowPunct/>
      <w:autoSpaceDE/>
      <w:autoSpaceDN/>
      <w:adjustRightInd/>
      <w:spacing w:after="160" w:line="259" w:lineRule="auto"/>
      <w:ind w:left="720"/>
      <w:contextualSpacing/>
      <w:textAlignment w:val="auto"/>
    </w:pPr>
    <w:rPr>
      <w:rFonts w:asciiTheme="minorHAnsi" w:eastAsiaTheme="minorHAnsi" w:hAnsiTheme="minorHAnsi" w:cstheme="minorBidi"/>
      <w:szCs w:val="22"/>
    </w:rPr>
  </w:style>
  <w:style w:type="character" w:styleId="PlaceholderText">
    <w:name w:val="Placeholder Text"/>
    <w:basedOn w:val="DefaultParagraphFont"/>
    <w:uiPriority w:val="99"/>
    <w:semiHidden/>
    <w:locked/>
    <w:rsid w:val="00D344FB"/>
    <w:rPr>
      <w:color w:val="666666"/>
    </w:rPr>
  </w:style>
  <w:style w:type="paragraph" w:customStyle="1" w:styleId="EndNoteBibliographyTitle">
    <w:name w:val="EndNote Bibliography Title"/>
    <w:basedOn w:val="Normal"/>
    <w:link w:val="EndNoteBibliographyTitleChar"/>
    <w:rsid w:val="00954EBE"/>
    <w:pPr>
      <w:jc w:val="center"/>
    </w:pPr>
    <w:rPr>
      <w:rFonts w:ascii="Times New Roman Bold" w:hAnsi="Times New Roman Bold"/>
      <w:noProof/>
      <w:lang w:val="en-US"/>
    </w:rPr>
  </w:style>
  <w:style w:type="character" w:customStyle="1" w:styleId="EndNoteBibliographyTitleChar">
    <w:name w:val="EndNote Bibliography Title Char"/>
    <w:basedOn w:val="BodyTextChar"/>
    <w:link w:val="EndNoteBibliographyTitle"/>
    <w:rsid w:val="00954EBE"/>
    <w:rPr>
      <w:rFonts w:ascii="Times New Roman Bold" w:hAnsi="Times New Roman Bold"/>
      <w:noProof/>
      <w:sz w:val="22"/>
      <w:lang w:val="en-US" w:eastAsia="en-US"/>
    </w:rPr>
  </w:style>
  <w:style w:type="paragraph" w:customStyle="1" w:styleId="EndNoteBibliography">
    <w:name w:val="EndNote Bibliography"/>
    <w:basedOn w:val="Normal"/>
    <w:link w:val="EndNoteBibliographyChar"/>
    <w:rsid w:val="00954EBE"/>
    <w:pPr>
      <w:jc w:val="center"/>
    </w:pPr>
    <w:rPr>
      <w:rFonts w:ascii="Times New Roman Bold" w:hAnsi="Times New Roman Bold"/>
      <w:noProof/>
      <w:lang w:val="en-US"/>
    </w:rPr>
  </w:style>
  <w:style w:type="character" w:customStyle="1" w:styleId="EndNoteBibliographyChar">
    <w:name w:val="EndNote Bibliography Char"/>
    <w:basedOn w:val="BodyTextChar"/>
    <w:link w:val="EndNoteBibliography"/>
    <w:rsid w:val="00954EBE"/>
    <w:rPr>
      <w:rFonts w:ascii="Times New Roman Bold" w:hAnsi="Times New Roman Bold"/>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7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4.wmf"/><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w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footer" Target="footer4.xml"/><Relationship Id="rId10" Type="http://schemas.openxmlformats.org/officeDocument/2006/relationships/footnotes" Target="footnotes.xml"/><Relationship Id="rId19" Type="http://schemas.openxmlformats.org/officeDocument/2006/relationships/image" Target="media/image2.w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wm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6A796520C814EFB8CA213C76836132F"/>
        <w:category>
          <w:name w:val="General"/>
          <w:gallery w:val="placeholder"/>
        </w:category>
        <w:types>
          <w:type w:val="bbPlcHdr"/>
        </w:types>
        <w:behaviors>
          <w:behavior w:val="content"/>
        </w:behaviors>
        <w:guid w:val="{EB96D19C-85C9-4538-80FE-6C4DB7ED1BF9}"/>
      </w:docPartPr>
      <w:docPartBody>
        <w:p w:rsidR="00DA6691" w:rsidRDefault="00DA6691" w:rsidP="00DA6691">
          <w:pPr>
            <w:pStyle w:val="96A796520C814EFB8CA213C76836132F"/>
          </w:pPr>
          <w:r>
            <w:rPr>
              <w:color w:val="0F4761" w:themeColor="accent1" w:themeShade="BF"/>
              <w:sz w:val="24"/>
              <w:szCs w:val="24"/>
            </w:rPr>
            <w:t>[Company name]</w:t>
          </w:r>
        </w:p>
      </w:docPartBody>
    </w:docPart>
    <w:docPart>
      <w:docPartPr>
        <w:name w:val="97633C38B1904B348A45E5D6454BBC25"/>
        <w:category>
          <w:name w:val="General"/>
          <w:gallery w:val="placeholder"/>
        </w:category>
        <w:types>
          <w:type w:val="bbPlcHdr"/>
        </w:types>
        <w:behaviors>
          <w:behavior w:val="content"/>
        </w:behaviors>
        <w:guid w:val="{380E8468-D018-4098-AFF2-8327C03A587E}"/>
      </w:docPartPr>
      <w:docPartBody>
        <w:p w:rsidR="00DA6691" w:rsidRDefault="00DA6691" w:rsidP="00DA6691">
          <w:pPr>
            <w:pStyle w:val="97633C38B1904B348A45E5D6454BBC25"/>
          </w:pPr>
          <w:r>
            <w:rPr>
              <w:rFonts w:asciiTheme="majorHAnsi" w:eastAsiaTheme="majorEastAsia" w:hAnsiTheme="majorHAnsi" w:cstheme="majorBidi"/>
              <w:color w:val="156082" w:themeColor="accent1"/>
              <w:sz w:val="88"/>
              <w:szCs w:val="88"/>
            </w:rPr>
            <w:t>[Document title]</w:t>
          </w:r>
        </w:p>
      </w:docPartBody>
    </w:docPart>
    <w:docPart>
      <w:docPartPr>
        <w:name w:val="EB1AE3A2961D48DA8EF477DCAF44557E"/>
        <w:category>
          <w:name w:val="General"/>
          <w:gallery w:val="placeholder"/>
        </w:category>
        <w:types>
          <w:type w:val="bbPlcHdr"/>
        </w:types>
        <w:behaviors>
          <w:behavior w:val="content"/>
        </w:behaviors>
        <w:guid w:val="{7598D172-2F20-4278-B3EA-3517727A2056}"/>
      </w:docPartPr>
      <w:docPartBody>
        <w:p w:rsidR="00DA6691" w:rsidRDefault="00DA6691" w:rsidP="00DA6691">
          <w:pPr>
            <w:pStyle w:val="EB1AE3A2961D48DA8EF477DCAF44557E"/>
          </w:pPr>
          <w:r>
            <w:rPr>
              <w:color w:val="0F4761" w:themeColor="accent1" w:themeShade="BF"/>
              <w:sz w:val="24"/>
              <w:szCs w:val="24"/>
            </w:rPr>
            <w:t>[Document subtitle]</w:t>
          </w:r>
        </w:p>
      </w:docPartBody>
    </w:docPart>
    <w:docPart>
      <w:docPartPr>
        <w:name w:val="D7EC97C970064CF59A943C4B19D106DD"/>
        <w:category>
          <w:name w:val="General"/>
          <w:gallery w:val="placeholder"/>
        </w:category>
        <w:types>
          <w:type w:val="bbPlcHdr"/>
        </w:types>
        <w:behaviors>
          <w:behavior w:val="content"/>
        </w:behaviors>
        <w:guid w:val="{5EA1473B-CBB2-4932-B8E4-72608B286FFF}"/>
      </w:docPartPr>
      <w:docPartBody>
        <w:p w:rsidR="00DA6691" w:rsidRDefault="00DA6691" w:rsidP="00DA6691">
          <w:pPr>
            <w:pStyle w:val="D7EC97C970064CF59A943C4B19D106DD"/>
          </w:pPr>
          <w:r>
            <w:rPr>
              <w:color w:val="156082" w:themeColor="accent1"/>
              <w:sz w:val="28"/>
              <w:szCs w:val="28"/>
            </w:rPr>
            <w:t>[Author name]</w:t>
          </w:r>
        </w:p>
      </w:docPartBody>
    </w:docPart>
    <w:docPart>
      <w:docPartPr>
        <w:name w:val="872E462139494F618794DB3137466050"/>
        <w:category>
          <w:name w:val="General"/>
          <w:gallery w:val="placeholder"/>
        </w:category>
        <w:types>
          <w:type w:val="bbPlcHdr"/>
        </w:types>
        <w:behaviors>
          <w:behavior w:val="content"/>
        </w:behaviors>
        <w:guid w:val="{ED694258-7F80-4E1B-B868-6EF9B900CA88}"/>
      </w:docPartPr>
      <w:docPartBody>
        <w:p w:rsidR="00DA6691" w:rsidRDefault="00DA6691" w:rsidP="00DA6691">
          <w:pPr>
            <w:pStyle w:val="872E462139494F618794DB3137466050"/>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691"/>
    <w:rsid w:val="00031BAB"/>
    <w:rsid w:val="000D5961"/>
    <w:rsid w:val="001B2F5A"/>
    <w:rsid w:val="002574F8"/>
    <w:rsid w:val="0034462E"/>
    <w:rsid w:val="003D35C8"/>
    <w:rsid w:val="004216C2"/>
    <w:rsid w:val="00517F18"/>
    <w:rsid w:val="006C0265"/>
    <w:rsid w:val="0074797C"/>
    <w:rsid w:val="007739DD"/>
    <w:rsid w:val="00801D18"/>
    <w:rsid w:val="00884591"/>
    <w:rsid w:val="009F7673"/>
    <w:rsid w:val="00A371E3"/>
    <w:rsid w:val="00A5295D"/>
    <w:rsid w:val="00B2663F"/>
    <w:rsid w:val="00B41050"/>
    <w:rsid w:val="00D2290D"/>
    <w:rsid w:val="00D33436"/>
    <w:rsid w:val="00DA6691"/>
    <w:rsid w:val="00DB4A07"/>
    <w:rsid w:val="00DD3514"/>
    <w:rsid w:val="00E00BA4"/>
    <w:rsid w:val="00E128A5"/>
    <w:rsid w:val="00FB4246"/>
    <w:rsid w:val="00FF6F9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6A796520C814EFB8CA213C76836132F">
    <w:name w:val="96A796520C814EFB8CA213C76836132F"/>
    <w:rsid w:val="00DA6691"/>
  </w:style>
  <w:style w:type="paragraph" w:customStyle="1" w:styleId="97633C38B1904B348A45E5D6454BBC25">
    <w:name w:val="97633C38B1904B348A45E5D6454BBC25"/>
    <w:rsid w:val="00DA6691"/>
  </w:style>
  <w:style w:type="paragraph" w:customStyle="1" w:styleId="EB1AE3A2961D48DA8EF477DCAF44557E">
    <w:name w:val="EB1AE3A2961D48DA8EF477DCAF44557E"/>
    <w:rsid w:val="00DA6691"/>
  </w:style>
  <w:style w:type="paragraph" w:customStyle="1" w:styleId="D7EC97C970064CF59A943C4B19D106DD">
    <w:name w:val="D7EC97C970064CF59A943C4B19D106DD"/>
    <w:rsid w:val="00DA6691"/>
  </w:style>
  <w:style w:type="paragraph" w:customStyle="1" w:styleId="872E462139494F618794DB3137466050">
    <w:name w:val="872E462139494F618794DB3137466050"/>
    <w:rsid w:val="00DA6691"/>
  </w:style>
  <w:style w:type="character" w:styleId="PlaceholderText">
    <w:name w:val="Placeholder Text"/>
    <w:basedOn w:val="DefaultParagraphFont"/>
    <w:uiPriority w:val="99"/>
    <w:semiHidden/>
    <w:rsid w:val="00FB4246"/>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Vienna, 2025</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8268416F68F348A07DF0E8893BF2CC" ma:contentTypeVersion="1" ma:contentTypeDescription="Create a new document." ma:contentTypeScope="" ma:versionID="f57be7260f1e919e724968ef9b30d447">
  <xsd:schema xmlns:xsd="http://www.w3.org/2001/XMLSchema" xmlns:xs="http://www.w3.org/2001/XMLSchema" xmlns:p="http://schemas.microsoft.com/office/2006/metadata/properties" xmlns:ns1="http://schemas.microsoft.com/sharepoint/v3" targetNamespace="http://schemas.microsoft.com/office/2006/metadata/properties" ma:root="true" ma:fieldsID="9731dec261deb37c812c0bf4798222a3"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58B7E165-9DEB-4D02-B08B-58DC855532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5.xml><?xml version="1.0" encoding="utf-8"?>
<ds:datastoreItem xmlns:ds="http://schemas.openxmlformats.org/officeDocument/2006/customXml" ds:itemID="{12E6F7E8-C907-45D6-87FB-5C439F811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444</TotalTime>
  <Pages>5</Pages>
  <Words>2938</Words>
  <Characters>15222</Characters>
  <Application>Microsoft Office Word</Application>
  <DocSecurity>0</DocSecurity>
  <Lines>241</Lines>
  <Paragraphs>56</Paragraphs>
  <ScaleCrop>false</ScaleCrop>
  <HeadingPairs>
    <vt:vector size="2" baseType="variant">
      <vt:variant>
        <vt:lpstr>Title</vt:lpstr>
      </vt:variant>
      <vt:variant>
        <vt:i4>1</vt:i4>
      </vt:variant>
    </vt:vector>
  </HeadingPairs>
  <TitlesOfParts>
    <vt:vector size="1" baseType="lpstr">
      <vt:lpstr>IAEA Extended Abstract Template</vt:lpstr>
    </vt:vector>
  </TitlesOfParts>
  <Company>IAEA</Company>
  <LinksUpToDate>false</LinksUpToDate>
  <CharactersWithSpaces>1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 Extended Abstract Template</dc:title>
  <dc:subject>Technical Meeting on Advanced Technology Fuels: Progress on their Design, Manufacturing, Experimentation, Irradiation, and Case Studies for their Industrialization, Safety Evaluation, and Future Prospects</dc:subject>
  <dc:creator>IAEA NFE TEAM</dc:creator>
  <cp:lastModifiedBy>VAN UFFELEN Paul (JRC-KARLSRUHE)</cp:lastModifiedBy>
  <cp:revision>68</cp:revision>
  <cp:lastPrinted>2025-06-26T11:50:00Z</cp:lastPrinted>
  <dcterms:created xsi:type="dcterms:W3CDTF">2025-06-26T11:56:00Z</dcterms:created>
  <dcterms:modified xsi:type="dcterms:W3CDTF">2025-06-28T12:06: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488268416F68F348A07DF0E8893BF2CC</vt:lpwstr>
  </property>
  <property fmtid="{D5CDD505-2E9C-101B-9397-08002B2CF9AE}" pid="12" name="_dlc_DocIdItemGuid">
    <vt:lpwstr>624d8e63-e3f6-4681-83c2-57c583c02431</vt:lpwstr>
  </property>
  <property fmtid="{D5CDD505-2E9C-101B-9397-08002B2CF9AE}" pid="13" name="MSIP_Label_6bd9ddd1-4d20-43f6-abfa-fc3c07406f94_Enabled">
    <vt:lpwstr>true</vt:lpwstr>
  </property>
  <property fmtid="{D5CDD505-2E9C-101B-9397-08002B2CF9AE}" pid="14" name="MSIP_Label_6bd9ddd1-4d20-43f6-abfa-fc3c07406f94_SetDate">
    <vt:lpwstr>2025-06-24T14:26:11Z</vt:lpwstr>
  </property>
  <property fmtid="{D5CDD505-2E9C-101B-9397-08002B2CF9AE}" pid="15" name="MSIP_Label_6bd9ddd1-4d20-43f6-abfa-fc3c07406f94_Method">
    <vt:lpwstr>Standard</vt:lpwstr>
  </property>
  <property fmtid="{D5CDD505-2E9C-101B-9397-08002B2CF9AE}" pid="16" name="MSIP_Label_6bd9ddd1-4d20-43f6-abfa-fc3c07406f94_Name">
    <vt:lpwstr>Commission Use</vt:lpwstr>
  </property>
  <property fmtid="{D5CDD505-2E9C-101B-9397-08002B2CF9AE}" pid="17" name="MSIP_Label_6bd9ddd1-4d20-43f6-abfa-fc3c07406f94_SiteId">
    <vt:lpwstr>b24c8b06-522c-46fe-9080-70926f8dddb1</vt:lpwstr>
  </property>
  <property fmtid="{D5CDD505-2E9C-101B-9397-08002B2CF9AE}" pid="18" name="MSIP_Label_6bd9ddd1-4d20-43f6-abfa-fc3c07406f94_ActionId">
    <vt:lpwstr>0618da0a-3481-48ce-8fe3-e395067898a1</vt:lpwstr>
  </property>
  <property fmtid="{D5CDD505-2E9C-101B-9397-08002B2CF9AE}" pid="19" name="MSIP_Label_6bd9ddd1-4d20-43f6-abfa-fc3c07406f94_ContentBits">
    <vt:lpwstr>0</vt:lpwstr>
  </property>
</Properties>
</file>